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2E0F3CD6"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ntrations on selection we solved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3450B1B2" w:rsidR="00464E8A" w:rsidRDefault="00031872" w:rsidP="00464E8A">
      <w:pPr>
        <w:jc w:val="both"/>
      </w:pPr>
      <w:r>
        <w:t>B</w:t>
      </w:r>
      <w:r w:rsidR="00BE2F5C">
        <w:t>acteria</w:t>
      </w:r>
      <w:r>
        <w:t xml:space="preserve"> are routinely </w:t>
      </w:r>
      <w:r w:rsidR="00BE2F5C">
        <w:t xml:space="preserve">exposed to a wide range of </w:t>
      </w:r>
      <w:r w:rsidR="008B0D84">
        <w:t>antibiotic</w:t>
      </w:r>
      <w:r w:rsidR="00EB545B">
        <w:t xml:space="preserve">s </w:t>
      </w:r>
      <w:r w:rsidR="0044691C">
        <w:t xml:space="preserve">that are present </w:t>
      </w:r>
      <w:r>
        <w:t xml:space="preserve">at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 before being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 xml:space="preserve">Also, some ranchers and farmers use antibiotics to promote lean muscle production in animals and counts for up 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68A97A94" w:rsidR="00E16ED2" w:rsidRPr="006B76A4" w:rsidRDefault="00D53C63" w:rsidP="00533646">
      <w:pPr>
        <w:jc w:val="both"/>
      </w:pPr>
      <w:r>
        <w:rPr>
          <w:rFonts w:ascii="Cambria" w:hAnsi="Cambria"/>
        </w:rPr>
        <w:t>β</w:t>
      </w:r>
      <w:r w:rsidR="00E16ED2">
        <w:t xml:space="preserve">-lactam antibiotics were first introduced </w:t>
      </w:r>
      <w:r w:rsidR="00A41F8A">
        <w:t>in 1943</w:t>
      </w:r>
      <w:r w:rsidR="00E16ED2">
        <w:t xml:space="preserve">, with </w:t>
      </w:r>
      <w:r>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 xml:space="preserve">This includes </w:t>
      </w:r>
      <w:proofErr w:type="spellStart"/>
      <w:r w:rsidR="00DD2DD8">
        <w:t>c</w:t>
      </w:r>
      <w:r w:rsidR="00E16ED2">
        <w:t>ephalosporins</w:t>
      </w:r>
      <w:proofErr w:type="spellEnd"/>
      <w:r w:rsidR="00DD2DD8">
        <w:t xml:space="preserve">, which have the same mode of action as penicillin, but are less susceptible to </w:t>
      </w:r>
      <w:proofErr w:type="spellStart"/>
      <w:r w:rsidR="00DD2DD8">
        <w:t>penicillinases</w:t>
      </w:r>
      <w:proofErr w:type="spellEnd"/>
      <w:r w:rsidR="00DD2DD8">
        <w:t xml:space="preserve">.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61E391BC"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 xml:space="preserve">in which </w:t>
      </w:r>
      <w:proofErr w:type="spellStart"/>
      <w:r w:rsidR="00F14421">
        <w:t>cephalosporins</w:t>
      </w:r>
      <w:proofErr w:type="spellEnd"/>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w:t>
      </w:r>
      <w:proofErr w:type="gramStart"/>
      <w:r w:rsidR="00E5509C">
        <w:t>hydrolyze</w:t>
      </w:r>
      <w:proofErr w:type="gramEnd"/>
      <w:r w:rsidR="00E5509C">
        <w:t xml:space="preserve"> </w:t>
      </w:r>
      <w:proofErr w:type="spellStart"/>
      <w:r w:rsidR="00E5509C">
        <w:t>penicillins</w:t>
      </w:r>
      <w:proofErr w:type="spellEnd"/>
      <w:r w:rsidR="00E5509C">
        <w:t xml:space="preserve">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4C69ED15"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that utilize a combination of mechanisms based on activators for </w:t>
      </w:r>
      <w:r w:rsidR="003A7C6E">
        <w:rPr>
          <w:rFonts w:ascii="Cambria" w:hAnsi="Cambria"/>
        </w:rPr>
        <w:t>β</w:t>
      </w:r>
      <w:r>
        <w:t xml:space="preserve">-lactamases such as </w:t>
      </w:r>
      <w:proofErr w:type="spellStart"/>
      <w:r>
        <w:t>clavulanic</w:t>
      </w:r>
      <w:proofErr w:type="spellEnd"/>
      <w:r>
        <w:t xml:space="preserve"> acid, </w:t>
      </w:r>
      <w:proofErr w:type="spellStart"/>
      <w:r>
        <w:t>sulbactam</w:t>
      </w:r>
      <w:proofErr w:type="spellEnd"/>
      <w:r>
        <w:t xml:space="preserve"> and </w:t>
      </w:r>
      <w:proofErr w:type="spellStart"/>
      <w:r>
        <w:t>tazobactam</w:t>
      </w:r>
      <w:proofErr w:type="spellEnd"/>
      <w:r>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w:t>
      </w:r>
      <w:proofErr w:type="spellStart"/>
      <w:r w:rsidR="002D1D51">
        <w:t>inactivators</w:t>
      </w:r>
      <w:proofErr w:type="spellEnd"/>
      <w:r w:rsidR="002D1D51">
        <w:t xml:space="preserve">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5EE11D05" w:rsidR="002D1D51" w:rsidRDefault="00EE7A61" w:rsidP="00EC766D">
      <w:pPr>
        <w:jc w:val="both"/>
      </w:pPr>
      <w:r>
        <w:t>Epistasis</w:t>
      </w:r>
      <w:r w:rsidR="00754E5E">
        <w:t>, or non-additive interactions between mutations,</w:t>
      </w:r>
      <w:r>
        <w:t xml:space="preserve"> plays a major role in antibiotic resistance. </w:t>
      </w:r>
      <w:proofErr w:type="spellStart"/>
      <w:r>
        <w:t>Epistatic</w:t>
      </w:r>
      <w:proofErr w:type="spellEnd"/>
      <w:r>
        <w:t xml:space="preserve"> interactions can be used to study 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Schenk et al. f</w:t>
      </w:r>
      <w:r w:rsidR="00754E5E">
        <w:t>ound</w:t>
      </w:r>
      <w:r>
        <w:t xml:space="preserve"> that there are major </w:t>
      </w:r>
      <w:proofErr w:type="spellStart"/>
      <w:r>
        <w:t>epistatic</w:t>
      </w:r>
      <w:proofErr w:type="spellEnd"/>
      <w:r>
        <w:t xml:space="preserve"> interactions among the mutations within TEM-1 depending on which combination of the four mutations are present in the presence of just one antibiotic, </w:t>
      </w:r>
      <w:proofErr w:type="spellStart"/>
      <w:r>
        <w:t>Cefotaxime</w:t>
      </w:r>
      <w:proofErr w:type="spellEnd"/>
      <w:r>
        <w:t xml:space="preserve">.  It has been shown that 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1212F33E" w:rsidR="00754E5E" w:rsidRDefault="00754E5E" w:rsidP="00EC766D">
      <w:pPr>
        <w:jc w:val="both"/>
      </w:pPr>
      <w:r>
        <w:t>Genotype-by-environment (</w:t>
      </w:r>
      <w:proofErr w:type="spellStart"/>
      <w:r>
        <w:t>GxE</w:t>
      </w:r>
      <w:proofErr w:type="spellEnd"/>
      <w:r>
        <w:t>)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t xml:space="preserve">. Previous studies on </w:t>
      </w:r>
      <w:proofErr w:type="spellStart"/>
      <w:r>
        <w:t>GxE</w:t>
      </w:r>
      <w:proofErr w:type="spellEnd"/>
      <w:r>
        <w:t xml:space="preserve"> interactions have measured fitness on </w:t>
      </w:r>
      <w:proofErr w:type="gramStart"/>
      <w:r>
        <w:t>genotypes</w:t>
      </w:r>
      <w:proofErr w:type="gramEnd"/>
      <w:r>
        <w:t xml:space="preserve"> that differ by numerous unknown mutations and most recently </w:t>
      </w:r>
      <w:r>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fldChar w:fldCharType="separate"/>
      </w:r>
      <w:r w:rsidR="00797ED3">
        <w:rPr>
          <w:noProof/>
        </w:rPr>
        <w:t>[</w:t>
      </w:r>
      <w:hyperlink w:anchor="_ENREF_21" w:tooltip="Remold, 2001 #64" w:history="1">
        <w:r w:rsidR="00797ED3">
          <w:rPr>
            <w:noProof/>
          </w:rPr>
          <w:t>21</w:t>
        </w:r>
      </w:hyperlink>
      <w:r w:rsidR="00797ED3">
        <w:rPr>
          <w:noProof/>
        </w:rPr>
        <w:t>]</w:t>
      </w:r>
      <w:r>
        <w:fldChar w:fldCharType="end"/>
      </w:r>
      <w:r>
        <w:t xml:space="preserve"> investigated the effects of 26 genotypes in four environments measuring fitness relative to a common progenitor</w:t>
      </w:r>
      <w:r w:rsidRPr="00356C97">
        <w:t>.</w:t>
      </w:r>
      <w:r>
        <w:t xml:space="preserve"> </w:t>
      </w:r>
      <w:r w:rsidR="00B92D5B">
        <w:t xml:space="preserve">Here we will study </w:t>
      </w:r>
      <w:proofErr w:type="spellStart"/>
      <w:r w:rsidR="00B92D5B">
        <w:t>GxE</w:t>
      </w:r>
      <w:proofErr w:type="spellEnd"/>
      <w:r w:rsidR="00B92D5B">
        <w:t xml:space="preserv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A4B3914" w14:textId="7A6FB005" w:rsidR="00BE2F5C" w:rsidRDefault="00E15CEF" w:rsidP="00EC766D">
      <w:pPr>
        <w:jc w:val="both"/>
        <w:rPr>
          <w:rFonts w:ascii="Cambria" w:hAnsi="Cambria"/>
        </w:rPr>
      </w:pPr>
      <w:r>
        <w:t xml:space="preserve">To study </w:t>
      </w:r>
      <w:r w:rsidR="00EE7A61">
        <w:t xml:space="preserve">within 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w:t>
      </w:r>
      <w:proofErr w:type="spellStart"/>
      <w:r>
        <w:t>penicillins</w:t>
      </w:r>
      <w:proofErr w:type="spellEnd"/>
      <w:r>
        <w:t xml:space="preserve">, </w:t>
      </w:r>
      <w:proofErr w:type="spellStart"/>
      <w:r>
        <w:t>cephalosporins</w:t>
      </w:r>
      <w:proofErr w:type="spellEnd"/>
      <w:r>
        <w:t xml:space="preserve">, and </w:t>
      </w:r>
      <w:r>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A1F3ECB" w:rsidR="00F81B53" w:rsidRDefault="00637FAA" w:rsidP="007767CC">
      <w:pPr>
        <w:jc w:val="both"/>
      </w:pPr>
      <w:r>
        <w:t>W</w:t>
      </w:r>
      <w:r w:rsidR="00742518">
        <w:t xml:space="preserve">e measured the growth rates of the 16 variants of the </w:t>
      </w:r>
      <w:r w:rsidR="00041542">
        <w:t>substitu</w:t>
      </w:r>
      <w:r w:rsidR="00742518">
        <w:t xml:space="preserve">tions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 xml:space="preserve">substitution and indicate the genotype that results in the </w:t>
      </w:r>
      <w:r w:rsidR="00722F2F">
        <w:t xml:space="preserve">highest growth rate.  In the case of each comparison, the </w:t>
      </w:r>
      <w:r w:rsidR="00A0763C" w:rsidRPr="005323E9">
        <w:t xml:space="preserve">arrows </w:t>
      </w:r>
      <w:r w:rsidR="0087051B">
        <w:t>inclined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722F2F">
        <w:t>inclined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depending on which growth rates are higher.</w:t>
      </w:r>
      <w:r w:rsidR="00A0763C" w:rsidRPr="005323E9">
        <w:t xml:space="preserve"> Red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black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18B9C055" w14:textId="3AFE3E0D" w:rsidR="00CA5B0A" w:rsidRDefault="008A2B18" w:rsidP="007767CC">
      <w:pPr>
        <w:jc w:val="both"/>
      </w:pPr>
      <w:r>
        <w:t xml:space="preserve">After considering all thirty treatments performed, we have found that the ratios from the number of times the addition of an amino acid substitution was selected and the number of times a reversion of an amino acid substitution was selected changed as both the treatment changed and the concentrations within treatment changed. </w:t>
      </w:r>
    </w:p>
    <w:p w14:paraId="367A9BDA" w14:textId="77777777" w:rsidR="00CA5B0A" w:rsidRDefault="00CA5B0A" w:rsidP="007767CC">
      <w:pPr>
        <w:jc w:val="both"/>
      </w:pPr>
    </w:p>
    <w:p w14:paraId="6DB5981F" w14:textId="4A57C85C"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A0763C" w:rsidRPr="005323E9">
        <w:t xml:space="preserve">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w:t>
      </w:r>
      <w:proofErr w:type="spellStart"/>
      <w:r w:rsidR="00505998">
        <w:t>Cefotetan</w:t>
      </w:r>
      <w:proofErr w:type="spellEnd"/>
      <w:r w:rsidR="00505998">
        <w:t>,</w:t>
      </w:r>
      <w:r w:rsidR="00682A89">
        <w:t xml:space="preserve"> </w:t>
      </w:r>
      <w:proofErr w:type="spellStart"/>
      <w:r w:rsidR="00682A89">
        <w:t>Cefotaxime</w:t>
      </w:r>
      <w:proofErr w:type="spellEnd"/>
      <w:r w:rsidR="00682A89">
        <w:t>, and Ampicillin</w:t>
      </w:r>
      <w:r w:rsidR="002C2D28">
        <w:t>)</w:t>
      </w:r>
      <w:r w:rsidR="00721B5F">
        <w:t xml:space="preserve"> or increase </w:t>
      </w:r>
      <w:r w:rsidR="00505998">
        <w:t>(</w:t>
      </w:r>
      <w:proofErr w:type="spellStart"/>
      <w:r w:rsidR="00505998">
        <w:t>Cefprozil</w:t>
      </w:r>
      <w:proofErr w:type="spellEnd"/>
      <w:r w:rsidR="00505998">
        <w:t xml:space="preserve">, </w:t>
      </w:r>
      <w:proofErr w:type="spellStart"/>
      <w:r w:rsidR="00505998">
        <w:t>Ceftazidime</w:t>
      </w:r>
      <w:proofErr w:type="spellEnd"/>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945FA4C" w14:textId="3E64364A" w:rsidR="001F7871"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1)</w:t>
      </w:r>
      <w:r w:rsidR="007E6802">
        <w:t xml:space="preserve">. </w:t>
      </w:r>
      <w:r w:rsidR="00493D18">
        <w:t xml:space="preserve">While considering the top three optima in each landscape, we noticed that the genotypes 1101 and TEM-50 (1111) were selected the most frequently. Out of all treatments, these </w:t>
      </w:r>
      <w:r w:rsidR="00EC766D">
        <w:t>genotype</w:t>
      </w:r>
      <w:r w:rsidR="00493D18">
        <w:t>s appeared the most when treated with an inhibitor and penicillin.  The genotype 1101, was the global optimum in four out of the nine treatments of penicillin/inhibitor combinations: Two appear as global optimum in SAM at 32</w:t>
      </w:r>
      <w:r w:rsidR="00493D18">
        <w:rPr>
          <w:rFonts w:ascii="Cambria" w:hAnsi="Cambria"/>
        </w:rPr>
        <w:t>μ</w:t>
      </w:r>
      <w:r w:rsidR="00493D18">
        <w:t>g/mL and 64</w:t>
      </w:r>
      <w:r w:rsidR="00493D18">
        <w:rPr>
          <w:rFonts w:ascii="Cambria" w:hAnsi="Cambria"/>
        </w:rPr>
        <w:t>μ</w:t>
      </w:r>
      <w:r w:rsidR="00493D18">
        <w:t xml:space="preserve">g/mL, one in AMC 512 </w:t>
      </w:r>
      <w:r w:rsidR="00493D18">
        <w:rPr>
          <w:rFonts w:ascii="Cambria" w:hAnsi="Cambria"/>
        </w:rPr>
        <w:t>μ</w:t>
      </w:r>
      <w:r w:rsidR="00493D18">
        <w:t>g/mL, and one in TZP 512</w:t>
      </w:r>
      <w:r w:rsidR="00493D18">
        <w:rPr>
          <w:rFonts w:ascii="Cambria" w:hAnsi="Cambria"/>
        </w:rPr>
        <w:t>μ</w:t>
      </w:r>
      <w:r w:rsidR="00493D18">
        <w:t>g/</w:t>
      </w:r>
      <w:proofErr w:type="spellStart"/>
      <w:r w:rsidR="00493D18">
        <w:t>mL.</w:t>
      </w:r>
      <w:proofErr w:type="spellEnd"/>
    </w:p>
    <w:p w14:paraId="191D8A1D" w14:textId="77777777" w:rsidR="00D3719B" w:rsidRDefault="00D3719B" w:rsidP="00533646">
      <w:pPr>
        <w:jc w:val="both"/>
      </w:pPr>
    </w:p>
    <w:p w14:paraId="58BD3389" w14:textId="288BC4AA" w:rsidR="00283F51" w:rsidRDefault="00283F51" w:rsidP="00533646">
      <w:pPr>
        <w:jc w:val="both"/>
      </w:pPr>
      <w:r w:rsidRPr="00AD7755">
        <w:t>Within all of the TEM-50 landscapes shown, the global optimum for each at each concentration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r w:rsidR="00E852D0"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these mutation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6642C9A5" w14:textId="61EE0C68" w:rsidR="00F81B53" w:rsidRDefault="00D108CC" w:rsidP="00533646">
      <w:pPr>
        <w:jc w:val="both"/>
      </w:pPr>
      <w:r>
        <w:t xml:space="preserve">Finally, we see that the variation in landscapes change as the concentrations of </w:t>
      </w:r>
      <w:r w:rsidR="0088786E">
        <w:t>β-lactam</w:t>
      </w:r>
      <w:r>
        <w:t xml:space="preserve">s change. </w:t>
      </w:r>
      <w:r w:rsidR="00A340C0">
        <w:t xml:space="preserve">This holds true for all twelve </w:t>
      </w:r>
      <w:r w:rsidR="0088786E">
        <w:t>β-lactam</w:t>
      </w:r>
      <w:r w:rsidR="00A340C0">
        <w:t xml:space="preserve"> treatments and three </w:t>
      </w:r>
      <w:r w:rsidR="0088786E">
        <w:t>β-lactam</w:t>
      </w:r>
      <w:r w:rsidR="00A340C0">
        <w:t xml:space="preserve"> plus inhibitor treatments. D</w:t>
      </w:r>
      <w:r w:rsidR="006232A2">
        <w:t xml:space="preserve">epending on the treatment, the percent similarity either increases or decreases as the difference in concentration of </w:t>
      </w:r>
      <w:r w:rsidR="0088786E">
        <w:t>β-lactam</w:t>
      </w:r>
      <w:r w:rsidR="006232A2">
        <w:t xml:space="preserve"> increase</w:t>
      </w:r>
      <w:r w:rsidR="00AE59B3">
        <w:t xml:space="preserve"> </w:t>
      </w:r>
      <w:r w:rsidR="00F81B53">
        <w:t>(</w:t>
      </w:r>
      <w:r w:rsidR="00AE59B3">
        <w:t xml:space="preserve">Table </w:t>
      </w:r>
      <w:r w:rsidR="00333595">
        <w:t>2</w:t>
      </w:r>
      <w:r w:rsidR="00AE59B3">
        <w:t xml:space="preserve">) and the ratios of new </w:t>
      </w:r>
      <w:r w:rsidR="007E2C1E">
        <w:t>substitution</w:t>
      </w:r>
      <w:r w:rsidR="00AE59B3">
        <w:t>s versus reversions differ in each treatment (Table</w:t>
      </w:r>
      <w:r w:rsidR="00EE7A61">
        <w:t xml:space="preserve"> </w:t>
      </w:r>
      <w:r w:rsidR="00333595">
        <w:t>1</w:t>
      </w:r>
      <w:r w:rsidR="00AE59B3">
        <w:t xml:space="preserve">). </w:t>
      </w:r>
      <w:r w:rsidR="00F81B53">
        <w:t>N</w:t>
      </w:r>
      <w:r w:rsidR="00AE59B3">
        <w:t xml:space="preserve">ew </w:t>
      </w:r>
      <w:r w:rsidR="007E2C1E">
        <w:t>substitution</w:t>
      </w:r>
      <w:r w:rsidR="00AE59B3">
        <w:t xml:space="preserve">s </w:t>
      </w:r>
      <w:r w:rsidR="00F81B53">
        <w:t xml:space="preserve">outnumber reversions </w:t>
      </w:r>
      <w:r w:rsidR="00AE59B3">
        <w:t xml:space="preserve">in 63.3% of the </w:t>
      </w:r>
      <w:r w:rsidR="00333595">
        <w:t>treatments;</w:t>
      </w:r>
      <w:r w:rsidR="00AE59B3">
        <w:t xml:space="preserve"> reversions </w:t>
      </w:r>
      <w:r w:rsidR="00F81B53">
        <w:t xml:space="preserve">outnumber new </w:t>
      </w:r>
      <w:r w:rsidR="007E2C1E">
        <w:t>substitution</w:t>
      </w:r>
      <w:r w:rsidR="00F81B53">
        <w:t>s</w:t>
      </w:r>
      <w:r w:rsidR="00AE59B3">
        <w:t xml:space="preserve"> in 23.3% of the treatments</w:t>
      </w:r>
      <w:r w:rsidR="00F81B53">
        <w:t xml:space="preserve">. </w:t>
      </w:r>
      <w:r w:rsidR="00AE59B3">
        <w:t xml:space="preserve"> </w:t>
      </w:r>
      <w:r w:rsidR="00F81B53">
        <w:t xml:space="preserve"> The frequency of n</w:t>
      </w:r>
      <w:r w:rsidR="00FA3FC2">
        <w:t xml:space="preserve">ew </w:t>
      </w:r>
      <w:r w:rsidR="007E2C1E">
        <w:t>substitution</w:t>
      </w:r>
      <w:r w:rsidR="00FA3FC2">
        <w:t xml:space="preserve">s </w:t>
      </w:r>
      <w:r w:rsidR="00F81B53">
        <w:t xml:space="preserve">is equal to the frequency of </w:t>
      </w:r>
      <w:r w:rsidR="00FA3FC2">
        <w:t>reversions in 13.3% of the treatments</w:t>
      </w:r>
      <w:r w:rsidR="006232A2">
        <w:t>.</w:t>
      </w:r>
      <w:r w:rsidR="00A340C0">
        <w:t xml:space="preserve"> </w:t>
      </w:r>
    </w:p>
    <w:p w14:paraId="1D1BAF73" w14:textId="77777777" w:rsidR="00F81B53" w:rsidRDefault="00F81B53" w:rsidP="00533646">
      <w:pPr>
        <w:jc w:val="both"/>
      </w:pPr>
    </w:p>
    <w:p w14:paraId="629E2B51" w14:textId="063832E3" w:rsidR="00D108CC" w:rsidRDefault="00873D70" w:rsidP="00533646">
      <w:pPr>
        <w:jc w:val="both"/>
      </w:pPr>
      <w:r>
        <w:t xml:space="preserve">We observed at least one pathway between the </w:t>
      </w:r>
      <w:proofErr w:type="gramStart"/>
      <w:r>
        <w:t>wild-type</w:t>
      </w:r>
      <w:proofErr w:type="gramEnd"/>
      <w:r>
        <w:t xml:space="preserve"> (TEM-1) and the global optimum in all landscapes.</w:t>
      </w: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78EB32A6" w14:textId="39FF570D" w:rsidR="00AD682A" w:rsidRDefault="00044F8D" w:rsidP="00EC766D">
      <w:pPr>
        <w:jc w:val="both"/>
      </w:pPr>
      <w:commentRangeStart w:id="0"/>
      <w:r>
        <w:t>W</w:t>
      </w:r>
      <w:r w:rsidR="00E61476">
        <w:t>e</w:t>
      </w:r>
      <w:commentRangeEnd w:id="0"/>
      <w:r w:rsidR="00515338">
        <w:rPr>
          <w:rStyle w:val="CommentReference"/>
        </w:rPr>
        <w:commentReference w:id="0"/>
      </w:r>
      <w:r w:rsidR="00E61476">
        <w:t xml:space="preserve"> </w:t>
      </w:r>
      <w:r>
        <w:t xml:space="preserve">have </w:t>
      </w:r>
      <w:r w:rsidR="00E61476">
        <w:t xml:space="preserve">considered four </w:t>
      </w:r>
      <w:r w:rsidR="007E2C1E">
        <w:t>substitution</w:t>
      </w:r>
      <w:r w:rsidR="00E61476">
        <w:t xml:space="preserve">s within TEM-50 gene and multiple concentrations of fifteen antibiotics. </w:t>
      </w:r>
      <w:r w:rsidR="001C7132">
        <w:t xml:space="preserve">When </w:t>
      </w:r>
      <w:commentRangeStart w:id="1"/>
      <w:r w:rsidR="001C7132">
        <w:t>treated</w:t>
      </w:r>
      <w:commentRangeEnd w:id="1"/>
      <w:r w:rsidR="00515338">
        <w:rPr>
          <w:rStyle w:val="CommentReference"/>
        </w:rPr>
        <w:commentReference w:id="1"/>
      </w:r>
      <w:r w:rsidR="001C7132">
        <w:t xml:space="preserve"> with an inhibitor and </w:t>
      </w:r>
      <w:r w:rsidR="00B67518">
        <w:t>penicillin, the</w:t>
      </w:r>
      <w:r w:rsidR="00D108CC">
        <w:t xml:space="preserve"> global optimum </w:t>
      </w:r>
      <w:commentRangeStart w:id="2"/>
      <w:r w:rsidR="00D108CC">
        <w:t xml:space="preserve">for each </w:t>
      </w:r>
      <w:commentRangeEnd w:id="2"/>
      <w:r w:rsidR="00515338">
        <w:rPr>
          <w:rStyle w:val="CommentReference"/>
        </w:rPr>
        <w:commentReference w:id="2"/>
      </w:r>
      <w:r w:rsidR="00D108CC">
        <w:t>at each concentration had at least one inhibitor resistant mutat</w:t>
      </w:r>
      <w:r w:rsidR="00E852D0">
        <w:t>ion</w:t>
      </w:r>
      <w:r w:rsidR="001C7132">
        <w:t xml:space="preserve"> in all landscapes</w:t>
      </w:r>
      <w:r w:rsidR="00D108CC">
        <w:t>. This signifie</w:t>
      </w:r>
      <w:r w:rsidR="001C7132">
        <w:t>d</w:t>
      </w:r>
      <w:r w:rsidR="00D108CC">
        <w:t xml:space="preserve"> </w:t>
      </w:r>
      <w:r>
        <w:t xml:space="preserve">that </w:t>
      </w:r>
      <w:r w:rsidR="00D108CC">
        <w:t xml:space="preserve">there could </w:t>
      </w:r>
      <w:r w:rsidR="00D108CC" w:rsidRPr="00B175E2">
        <w:t>be small trade offs</w:t>
      </w:r>
      <w:r w:rsidR="00D108CC">
        <w:t>,</w:t>
      </w:r>
      <w:r w:rsidR="00D108CC" w:rsidRPr="00B175E2">
        <w:t xml:space="preserve"> or compensatory effects of mutations.</w:t>
      </w:r>
      <w:r w:rsidR="00D108CC">
        <w:t xml:space="preserve"> </w:t>
      </w:r>
      <w:commentRangeStart w:id="3"/>
      <w:r w:rsidR="00D108CC">
        <w:t xml:space="preserve">Sign epistasis causes mutations to become compensatory. </w:t>
      </w:r>
      <w:commentRangeEnd w:id="3"/>
      <w:r w:rsidR="00515338">
        <w:rPr>
          <w:rStyle w:val="CommentReference"/>
        </w:rPr>
        <w:commentReference w:id="3"/>
      </w:r>
      <w:r w:rsidR="00D108CC">
        <w:t xml:space="preserve">Depending on which </w:t>
      </w:r>
      <w:r>
        <w:t xml:space="preserve">antibiotic </w:t>
      </w:r>
      <w:r w:rsidR="00D108CC">
        <w:t xml:space="preserve">and </w:t>
      </w:r>
      <w:r>
        <w:t xml:space="preserve">what </w:t>
      </w:r>
      <w:r w:rsidR="00D108CC">
        <w:t xml:space="preserve">concentration is used we can see that the same </w:t>
      </w:r>
      <w:r>
        <w:t xml:space="preserve">substitution can have </w:t>
      </w:r>
      <w:r w:rsidR="00D108CC">
        <w:t xml:space="preserve">different </w:t>
      </w:r>
      <w:commentRangeStart w:id="4"/>
      <w:r w:rsidR="00D108CC">
        <w:t>effects.</w:t>
      </w:r>
      <w:commentRangeEnd w:id="4"/>
      <w:r w:rsidR="00515338">
        <w:rPr>
          <w:rStyle w:val="CommentReference"/>
        </w:rPr>
        <w:commentReference w:id="4"/>
      </w:r>
      <w:r w:rsidR="00D108CC">
        <w:t xml:space="preserve"> For example, in </w:t>
      </w:r>
      <w:r w:rsidR="00E852D0">
        <w:t xml:space="preserve">the landscape with Amoxicillin plus </w:t>
      </w:r>
      <w:proofErr w:type="spellStart"/>
      <w:r w:rsidR="00E852D0">
        <w:t>Clavulanic</w:t>
      </w:r>
      <w:proofErr w:type="spellEnd"/>
      <w:r w:rsidR="00E852D0">
        <w:t xml:space="preserve">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 xml:space="preserve">g/mL, but detrimental when Amoxicillin is lowered to 512 </w:t>
      </w:r>
      <w:r w:rsidR="00D108CC">
        <w:rPr>
          <w:rFonts w:ascii="Cambria" w:hAnsi="Cambria"/>
        </w:rPr>
        <w:t>μ</w:t>
      </w:r>
      <w:r w:rsidR="00D108CC">
        <w:t>g/</w:t>
      </w:r>
      <w:proofErr w:type="spellStart"/>
      <w:r w:rsidR="00D108CC">
        <w:t>mL.</w:t>
      </w:r>
      <w:proofErr w:type="spellEnd"/>
      <w:r w:rsidR="00D108CC">
        <w:t xml:space="preserve"> This is also evident for </w:t>
      </w:r>
      <w:r w:rsidR="00F652D3">
        <w:t xml:space="preserve">genotype </w:t>
      </w:r>
      <w:r w:rsidR="00D108CC">
        <w:t>1001</w:t>
      </w:r>
      <w:ins w:id="5" w:author="Juan Meza" w:date="2014-07-23T17:35:00Z">
        <w:r w:rsidR="00515338">
          <w:t>,</w:t>
        </w:r>
      </w:ins>
      <w:del w:id="6" w:author="Juan Meza" w:date="2014-07-23T17:35:00Z">
        <w:r w:rsidR="00515338" w:rsidDel="00515338">
          <w:delText>,</w:delText>
        </w:r>
      </w:del>
      <w:r w:rsidR="00F652D3">
        <w:t xml:space="preserve"> which exclusively contains inhibitor resistance substitutions</w:t>
      </w:r>
      <w:r w:rsidR="00D108CC">
        <w:t xml:space="preserve">. In Amoxicillin 1024 </w:t>
      </w:r>
      <w:r w:rsidR="00D108CC">
        <w:rPr>
          <w:rFonts w:ascii="Cambria" w:hAnsi="Cambria"/>
        </w:rPr>
        <w:t>μ</w:t>
      </w:r>
      <w:r w:rsidR="00D108CC">
        <w:t xml:space="preserve">g/mL </w:t>
      </w:r>
      <w:commentRangeStart w:id="7"/>
      <w:r w:rsidR="00D108CC">
        <w:t xml:space="preserve">this </w:t>
      </w:r>
      <w:r w:rsidR="00F652D3">
        <w:t>genotype</w:t>
      </w:r>
      <w:r w:rsidR="00481348">
        <w:t xml:space="preserve"> </w:t>
      </w:r>
      <w:commentRangeEnd w:id="7"/>
      <w:r w:rsidR="00515338">
        <w:rPr>
          <w:rStyle w:val="CommentReference"/>
        </w:rPr>
        <w:commentReference w:id="7"/>
      </w:r>
      <w:r w:rsidR="00D108CC">
        <w:t xml:space="preserve">shows to be the global optimum, however, when Amoxicillin is lowered to 512 </w:t>
      </w:r>
      <w:r w:rsidR="00D108CC">
        <w:rPr>
          <w:rFonts w:ascii="Cambria" w:hAnsi="Cambria"/>
        </w:rPr>
        <w:t>μ</w:t>
      </w:r>
      <w:r w:rsidR="00D108CC">
        <w:t>g/mL it shows to not be beneficial at all when compared to the more wild type st</w:t>
      </w:r>
      <w:r w:rsidR="00E852D0">
        <w:t>rains, also demonstrated in AMC treatment</w:t>
      </w:r>
      <w:r w:rsidR="00D108CC">
        <w:t xml:space="preserve">. </w:t>
      </w:r>
    </w:p>
    <w:p w14:paraId="3AE5624C" w14:textId="77777777" w:rsidR="00AC1EA1" w:rsidRDefault="00614F0F" w:rsidP="00533646">
      <w:pPr>
        <w:jc w:val="both"/>
      </w:pPr>
      <w:r>
        <w:tab/>
      </w:r>
    </w:p>
    <w:p w14:paraId="3367CCD3" w14:textId="4425622E" w:rsidR="00D108CC" w:rsidRDefault="007862D0" w:rsidP="00533646">
      <w:pPr>
        <w:jc w:val="both"/>
      </w:pPr>
      <w:r>
        <w:t xml:space="preserve">We </w:t>
      </w:r>
      <w:r w:rsidR="00481348">
        <w:t>also show</w:t>
      </w:r>
      <w:r>
        <w:t xml:space="preserve"> how genotype-by-environment interactions appear in </w:t>
      </w:r>
      <w:del w:id="8" w:author="Juan Meza" w:date="2014-07-23T17:36:00Z">
        <w:r w:rsidDel="00515338">
          <w:delText xml:space="preserve">this </w:delText>
        </w:r>
      </w:del>
      <w:ins w:id="9" w:author="Juan Meza" w:date="2014-07-23T17:36:00Z">
        <w:r w:rsidR="00515338">
          <w:t xml:space="preserve">the </w:t>
        </w:r>
      </w:ins>
      <w:r>
        <w:t xml:space="preserve">TEM-50 gene. </w:t>
      </w:r>
      <w:commentRangeStart w:id="10"/>
      <w:r>
        <w:t xml:space="preserve">As </w:t>
      </w:r>
      <w:del w:id="11" w:author="Juan Meza" w:date="2014-07-23T17:36:00Z">
        <w:r w:rsidDel="00515338">
          <w:delText xml:space="preserve">each of </w:delText>
        </w:r>
      </w:del>
      <w:r>
        <w:t xml:space="preserve">the treatments change, whether </w:t>
      </w:r>
      <w:r w:rsidR="00044F8D">
        <w:t>by</w:t>
      </w:r>
      <w:r>
        <w:t xml:space="preserve"> antibiotic </w:t>
      </w:r>
      <w:r w:rsidR="00044F8D">
        <w:t>type or</w:t>
      </w:r>
      <w:r>
        <w:t xml:space="preserve"> concentration, the </w:t>
      </w:r>
      <w:r w:rsidR="00044F8D">
        <w:t xml:space="preserve">most successful </w:t>
      </w:r>
      <w:r>
        <w:t xml:space="preserve">genotypes change in each case. </w:t>
      </w:r>
      <w:commentRangeEnd w:id="10"/>
      <w:r w:rsidR="00515338">
        <w:rPr>
          <w:rStyle w:val="CommentReference"/>
        </w:rPr>
        <w:commentReference w:id="10"/>
      </w:r>
      <w:r>
        <w:t>For example, w</w:t>
      </w:r>
      <w:r w:rsidR="00AD682A">
        <w:t>e noticed that depending on the types of antibiotics used, selection for new mutations versus reversions var</w:t>
      </w:r>
      <w:r w:rsidR="00546EA9">
        <w:t>y:</w:t>
      </w:r>
      <w:r w:rsidR="00AD682A">
        <w:t xml:space="preserve"> </w:t>
      </w:r>
      <w:proofErr w:type="spellStart"/>
      <w:r w:rsidR="00481348">
        <w:t>c</w:t>
      </w:r>
      <w:r w:rsidR="00AD682A">
        <w:t>ephalosporins</w:t>
      </w:r>
      <w:proofErr w:type="spellEnd"/>
      <w:r w:rsidR="00AD682A">
        <w:t xml:space="preserve"> tend to select for new </w:t>
      </w:r>
      <w:r w:rsidR="00546EA9">
        <w:t xml:space="preserve">substitutions </w:t>
      </w:r>
      <w:r w:rsidR="00AD682A">
        <w:t>over reversions</w:t>
      </w:r>
      <w:r w:rsidR="00546EA9">
        <w:t xml:space="preserve"> whereas</w:t>
      </w:r>
      <w:r w:rsidR="00AD682A">
        <w:t xml:space="preserve"> </w:t>
      </w:r>
      <w:proofErr w:type="spellStart"/>
      <w:r w:rsidR="00481348">
        <w:t>p</w:t>
      </w:r>
      <w:r w:rsidR="00AD682A">
        <w:t>enicillins</w:t>
      </w:r>
      <w:proofErr w:type="spellEnd"/>
      <w:r w:rsidR="00AD682A">
        <w:t xml:space="preserve"> and </w:t>
      </w:r>
      <w:proofErr w:type="spellStart"/>
      <w:r w:rsidR="00AD682A">
        <w:t>penicillins</w:t>
      </w:r>
      <w:proofErr w:type="spellEnd"/>
      <w:r w:rsidR="00AD682A">
        <w:t xml:space="preserve"> plus inhibitors do not (Table </w:t>
      </w:r>
      <w:r w:rsidR="00333595">
        <w:t>1</w:t>
      </w:r>
      <w:r w:rsidR="00AD682A">
        <w:t>).</w:t>
      </w:r>
      <w:r w:rsidR="00614F0F">
        <w:t xml:space="preserve"> </w:t>
      </w:r>
      <w:r w:rsidR="00546EA9">
        <w:t>Across all landscapes</w:t>
      </w:r>
      <w:r w:rsidR="00D108CC">
        <w:t xml:space="preserve">, </w:t>
      </w:r>
      <w:r w:rsidR="00546EA9">
        <w:t xml:space="preserve">some substitutions are selected </w:t>
      </w:r>
      <w:r w:rsidR="00D108CC">
        <w:t xml:space="preserve">in </w:t>
      </w:r>
      <w:r w:rsidR="00546EA9">
        <w:t>many environments and others are not</w:t>
      </w:r>
      <w:ins w:id="12" w:author="Juan Meza" w:date="2014-07-23T17:39:00Z">
        <w:r w:rsidR="00515338">
          <w:t>,</w:t>
        </w:r>
      </w:ins>
      <w:r w:rsidR="00546EA9">
        <w:t xml:space="preserve"> indicating that sign epistasis effects may be stronger for some substitutions than others.  </w:t>
      </w:r>
    </w:p>
    <w:p w14:paraId="43135B66" w14:textId="77777777" w:rsidR="00D108CC" w:rsidRDefault="00D108CC" w:rsidP="00533646">
      <w:pPr>
        <w:jc w:val="both"/>
        <w:rPr>
          <w:sz w:val="20"/>
        </w:rPr>
      </w:pPr>
    </w:p>
    <w:p w14:paraId="7A18A376" w14:textId="759B41F5" w:rsidR="00481348" w:rsidRDefault="00E852D0" w:rsidP="00533646">
      <w:pPr>
        <w:jc w:val="both"/>
      </w:pPr>
      <w:r>
        <w:t>T</w:t>
      </w:r>
      <w:r w:rsidR="00D108CC">
        <w:t>he presented data suggest</w:t>
      </w:r>
      <w:r w:rsidR="00481348">
        <w:t xml:space="preserve"> that</w:t>
      </w:r>
      <w:r w:rsidR="00D108CC">
        <w:t xml:space="preserve"> different antibiotic concentrations select for different </w:t>
      </w:r>
      <w:r w:rsidR="00481348">
        <w:t>genotypes</w:t>
      </w:r>
      <w:r w:rsidR="00D108CC">
        <w:t xml:space="preserve">. </w:t>
      </w:r>
      <w:r w:rsidR="00481348">
        <w:t>However</w:t>
      </w:r>
      <w:r w:rsidR="00D108CC">
        <w:t xml:space="preserve"> there is </w:t>
      </w:r>
      <w:del w:id="13" w:author="Juan Meza" w:date="2014-07-23T17:40:00Z">
        <w:r w:rsidR="001C7132" w:rsidDel="00515338">
          <w:delText xml:space="preserve">not </w:delText>
        </w:r>
        <w:r w:rsidR="00D108CC" w:rsidDel="00515338">
          <w:delText>a</w:delText>
        </w:r>
      </w:del>
      <w:ins w:id="14" w:author="Juan Meza" w:date="2014-07-23T17:40:00Z">
        <w:r w:rsidR="00515338">
          <w:t>no</w:t>
        </w:r>
      </w:ins>
      <w:r w:rsidR="00D108CC">
        <w:t xml:space="preserve"> </w:t>
      </w:r>
      <w:r w:rsidR="00481348">
        <w:t xml:space="preserve">predictable </w:t>
      </w:r>
      <w:r w:rsidR="00D108CC">
        <w:t>pattern among the change</w:t>
      </w:r>
      <w:r w:rsidR="00481348">
        <w:t>s</w:t>
      </w:r>
      <w:r w:rsidR="00D108CC">
        <w:t xml:space="preserve"> in concentration </w:t>
      </w:r>
      <w:del w:id="15" w:author="Juan Meza" w:date="2014-07-23T17:40:00Z">
        <w:r w:rsidR="00D108CC" w:rsidDel="00515338">
          <w:delText xml:space="preserve">and </w:delText>
        </w:r>
      </w:del>
      <w:ins w:id="16" w:author="Juan Meza" w:date="2014-07-23T17:40:00Z">
        <w:r w:rsidR="00515338">
          <w:t xml:space="preserve">or </w:t>
        </w:r>
      </w:ins>
      <w:del w:id="17" w:author="Juan Meza" w:date="2014-07-23T17:40:00Z">
        <w:r w:rsidR="00D108CC" w:rsidDel="00515338">
          <w:delText>change</w:delText>
        </w:r>
        <w:r w:rsidR="00481348" w:rsidDel="00515338">
          <w:delText>s</w:delText>
        </w:r>
        <w:r w:rsidR="00D108CC" w:rsidDel="00515338">
          <w:delText xml:space="preserve"> in </w:delText>
        </w:r>
      </w:del>
      <w:r w:rsidR="00D108CC">
        <w:t xml:space="preserve">adaptive landscapes. The global </w:t>
      </w:r>
      <w:r w:rsidR="00481348">
        <w:t xml:space="preserve">optima </w:t>
      </w:r>
      <w:r w:rsidR="00D108CC">
        <w:t xml:space="preserve">consistently </w:t>
      </w:r>
      <w:r w:rsidR="00481348">
        <w:t xml:space="preserve">carry </w:t>
      </w:r>
      <w:r w:rsidR="00D108CC">
        <w:t xml:space="preserve">at least one of the two inhibitor resistant </w:t>
      </w:r>
      <w:r w:rsidR="00481348">
        <w:t>substit</w:t>
      </w:r>
      <w:r w:rsidR="00D108CC">
        <w:t>u</w:t>
      </w:r>
      <w:r w:rsidR="00481348">
        <w:t>t</w:t>
      </w:r>
      <w:r w:rsidR="00D108CC">
        <w:t xml:space="preserve">ions </w:t>
      </w:r>
      <w:r w:rsidR="00481348">
        <w:t xml:space="preserve">in </w:t>
      </w:r>
      <w:r w:rsidR="00D108CC">
        <w:t xml:space="preserve">treatments with </w:t>
      </w:r>
      <w:r w:rsidR="00481348">
        <w:t>β</w:t>
      </w:r>
      <w:del w:id="18" w:author="Juan Meza" w:date="2014-07-23T17:40:00Z">
        <w:r w:rsidR="00481348" w:rsidDel="00515338">
          <w:delText xml:space="preserve"> </w:delText>
        </w:r>
      </w:del>
      <w:r w:rsidR="00481348">
        <w:t xml:space="preserve">–lactamase </w:t>
      </w:r>
      <w:r w:rsidR="00D108CC">
        <w:t>inhibitors</w:t>
      </w:r>
      <w:r w:rsidR="00481348">
        <w:t>;</w:t>
      </w:r>
      <w:r w:rsidR="00D108CC">
        <w:t xml:space="preserve"> </w:t>
      </w:r>
      <w:r w:rsidR="00991863">
        <w:t xml:space="preserve">in treatments </w:t>
      </w:r>
      <w:r w:rsidR="00481348">
        <w:t xml:space="preserve">where </w:t>
      </w:r>
      <w:proofErr w:type="spellStart"/>
      <w:r w:rsidR="00991863">
        <w:t>penicillins</w:t>
      </w:r>
      <w:proofErr w:type="spellEnd"/>
      <w:r w:rsidR="00991863">
        <w:t xml:space="preserve"> </w:t>
      </w:r>
      <w:r w:rsidR="00481348">
        <w:t xml:space="preserve">were </w:t>
      </w:r>
      <w:r w:rsidR="00991863">
        <w:t xml:space="preserve">used </w:t>
      </w:r>
      <w:r w:rsidR="00481348">
        <w:t xml:space="preserve">alone </w:t>
      </w:r>
      <w:r w:rsidR="00991863">
        <w:t xml:space="preserve">(Amoxicillin and Ampicillin) single </w:t>
      </w:r>
      <w:r w:rsidR="00EC766D">
        <w:t>substitution</w:t>
      </w:r>
      <w:r w:rsidR="00991863">
        <w:t>s were selected as global optima</w:t>
      </w:r>
      <w:ins w:id="19" w:author="Juan Meza" w:date="2014-07-23T17:40:00Z">
        <w:r w:rsidR="00515338">
          <w:t xml:space="preserve"> </w:t>
        </w:r>
        <w:proofErr w:type="gramStart"/>
        <w:r w:rsidR="00515338">
          <w:t>of ?</w:t>
        </w:r>
        <w:proofErr w:type="gramEnd"/>
        <w:r w:rsidR="00515338">
          <w:t>??</w:t>
        </w:r>
      </w:ins>
      <w:r w:rsidR="00991863">
        <w:t>.</w:t>
      </w:r>
      <w:r w:rsidR="00210BD3">
        <w:t xml:space="preserve"> </w:t>
      </w:r>
    </w:p>
    <w:p w14:paraId="2A96B80D" w14:textId="77777777" w:rsidR="00481348" w:rsidRDefault="00481348" w:rsidP="00533646">
      <w:pPr>
        <w:jc w:val="both"/>
      </w:pPr>
    </w:p>
    <w:p w14:paraId="3A484C46" w14:textId="61625656" w:rsidR="00E852D0" w:rsidRDefault="00481348" w:rsidP="00533646">
      <w:pPr>
        <w:jc w:val="both"/>
      </w:pPr>
      <w:r>
        <w:t xml:space="preserve">An </w:t>
      </w:r>
      <w:commentRangeStart w:id="20"/>
      <w:r>
        <w:t xml:space="preserve">abundance of readily available evolutionary trajectories </w:t>
      </w:r>
      <w:commentRangeEnd w:id="20"/>
      <w:r w:rsidR="00515338">
        <w:rPr>
          <w:rStyle w:val="CommentReference"/>
        </w:rPr>
        <w:commentReference w:id="20"/>
      </w:r>
      <w:r>
        <w:t>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1DE9FEE6" w:rsidR="003B18D1" w:rsidRDefault="003B18D1" w:rsidP="003B18D1">
      <w:pPr>
        <w:jc w:val="both"/>
        <w:rPr>
          <w:rFonts w:ascii="Cambria" w:hAnsi="Cambria"/>
        </w:rPr>
      </w:pPr>
      <w:commentRangeStart w:id="21"/>
      <w:r>
        <w:t>The E. coli strain DH5-</w:t>
      </w:r>
      <w:r>
        <w:rPr>
          <w:rFonts w:ascii="Cambria" w:hAnsi="Cambria"/>
        </w:rPr>
        <w:t>αE in which the alleles expressed were mutant constructs from the bla</w:t>
      </w:r>
      <w:r>
        <w:rPr>
          <w:rFonts w:ascii="Cambria" w:hAnsi="Cambria"/>
          <w:vertAlign w:val="subscript"/>
        </w:rPr>
        <w:t>TEM-1</w:t>
      </w:r>
      <w:r>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commentRangeEnd w:id="21"/>
      <w:r w:rsidR="00515338">
        <w:rPr>
          <w:rStyle w:val="CommentReference"/>
        </w:rPr>
        <w:commentReference w:id="21"/>
      </w:r>
      <w:r>
        <w:rPr>
          <w:rFonts w:ascii="Cambria" w:hAnsi="Cambria"/>
        </w:rPr>
        <w:t>We obtained cultures from phosphate-buffer stocks and incubated in 5 mL of Luria Broth with Tetracycline (5mL tetracycline/ 1 Liter of LB).  In order to get the optimum number of bacterial cells in a culture (1.9 X 10</w:t>
      </w:r>
      <w:r>
        <w:rPr>
          <w:rFonts w:ascii="Cambria" w:hAnsi="Cambria"/>
          <w:vertAlign w:val="superscript"/>
        </w:rPr>
        <w:t xml:space="preserve">5 </w:t>
      </w:r>
      <w:r>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77777777" w:rsidR="003B18D1" w:rsidRPr="00E82AAF" w:rsidRDefault="003B18D1" w:rsidP="003B18D1">
      <w:pPr>
        <w:jc w:val="both"/>
        <w:rPr>
          <w:sz w:val="28"/>
          <w:szCs w:val="28"/>
          <w:vertAlign w:val="subscript"/>
        </w:rPr>
      </w:pPr>
      <w:r>
        <w:t>V</w:t>
      </w:r>
      <w:r>
        <w:rPr>
          <w:vertAlign w:val="subscript"/>
        </w:rPr>
        <w:t>1</w:t>
      </w:r>
      <w:r>
        <w:t xml:space="preserve"> = </w:t>
      </w:r>
      <w:commentRangeStart w:id="22"/>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V</m:t>
            </m:r>
            <m:r>
              <m:rPr>
                <m:sty m:val="p"/>
              </m:rPr>
              <w:rPr>
                <w:rFonts w:ascii="Cambria Math" w:hAnsi="Cambria Math"/>
                <w:sz w:val="28"/>
                <w:szCs w:val="28"/>
                <w:vertAlign w:val="subscript"/>
              </w:rPr>
              <m:t>2</m:t>
            </m:r>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w:t>
      </w:r>
      <w:commentRangeEnd w:id="22"/>
      <w:r w:rsidR="00515338">
        <w:rPr>
          <w:rStyle w:val="CommentReference"/>
        </w:rPr>
        <w:commentReference w:id="22"/>
      </w:r>
      <w:r>
        <w:rPr>
          <w:sz w:val="28"/>
          <w:szCs w:val="28"/>
        </w:rPr>
        <w:t xml:space="preserve">,                                              </w:t>
      </w:r>
      <w:r w:rsidRPr="00E82AAF">
        <w:t>(1)</w:t>
      </w:r>
    </w:p>
    <w:p w14:paraId="3D09682D" w14:textId="77777777" w:rsidR="003B18D1" w:rsidRDefault="003B18D1" w:rsidP="003B18D1">
      <w:pPr>
        <w:jc w:val="both"/>
        <w:rPr>
          <w:vertAlign w:val="subscript"/>
        </w:rPr>
      </w:pPr>
    </w:p>
    <w:p w14:paraId="2CEE637C" w14:textId="77777777" w:rsidR="003B18D1" w:rsidRDefault="003B18D1" w:rsidP="003B18D1">
      <w:pPr>
        <w:jc w:val="both"/>
      </w:pPr>
      <w:proofErr w:type="gramStart"/>
      <w:r>
        <w:t>where</w:t>
      </w:r>
      <w:proofErr w:type="gramEnd"/>
    </w:p>
    <w:p w14:paraId="506B5D6B" w14:textId="77777777" w:rsidR="003B18D1" w:rsidRDefault="003B18D1" w:rsidP="003B18D1">
      <w:pPr>
        <w:jc w:val="both"/>
      </w:pPr>
      <w:r>
        <w:t>1.9</w:t>
      </w:r>
      <w:r>
        <w:rPr>
          <w:rFonts w:ascii="Cambria" w:hAnsi="Cambria"/>
        </w:rPr>
        <w:t>×</w:t>
      </w:r>
      <w:r>
        <w:t>10</w:t>
      </w:r>
      <w:r>
        <w:rPr>
          <w:vertAlign w:val="superscript"/>
        </w:rPr>
        <w:t>8</w:t>
      </w:r>
      <w:r>
        <w:t xml:space="preserve"> is the expected number of cells per mL, </w:t>
      </w:r>
      <w:commentRangeStart w:id="23"/>
      <w:r>
        <w:t>V</w:t>
      </w:r>
      <w:r>
        <w:rPr>
          <w:vertAlign w:val="subscript"/>
        </w:rPr>
        <w:t xml:space="preserve">1 </w:t>
      </w:r>
      <w:r>
        <w:t xml:space="preserve">is the volume of culture we are solving for in milliliters, </w:t>
      </w:r>
      <w:commentRangeEnd w:id="23"/>
      <w:r w:rsidR="00515338">
        <w:rPr>
          <w:rStyle w:val="CommentReference"/>
        </w:rPr>
        <w:commentReference w:id="23"/>
      </w:r>
      <w:r>
        <w:t>V</w:t>
      </w:r>
      <w:r>
        <w:rPr>
          <w:vertAlign w:val="subscript"/>
        </w:rPr>
        <w:t>2</w:t>
      </w:r>
      <w:r>
        <w:t xml:space="preserve"> is the volume of broth we are using for the experiment in milliliters, we will use 5 mL here, and O.D.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63644BE0" w:rsidR="003B18D1" w:rsidRDefault="003B18D1" w:rsidP="003B18D1">
      <w:pPr>
        <w:jc w:val="both"/>
      </w:pPr>
      <w:r>
        <w:t>The O.D of 200</w:t>
      </w:r>
      <w:r>
        <w:rPr>
          <w:rFonts w:ascii="Cambria" w:hAnsi="Cambria"/>
        </w:rPr>
        <w:t>μ</w:t>
      </w:r>
      <w:r>
        <w:t xml:space="preserve">L samples of each strain was taken in the Eon </w:t>
      </w:r>
      <w:proofErr w:type="spellStart"/>
      <w:r>
        <w:t>Microplate</w:t>
      </w:r>
      <w:proofErr w:type="spellEnd"/>
      <w:r>
        <w:t xml:space="preserve"> Spectrophotometer, </w:t>
      </w:r>
      <w:ins w:id="24" w:author="Juan Meza" w:date="2014-07-23T17:47:00Z">
        <w:r w:rsidR="00515338">
          <w:t xml:space="preserve">with </w:t>
        </w:r>
      </w:ins>
      <w:r>
        <w:t xml:space="preserve">96 well plates. With thes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19BFB741" w:rsidR="003B18D1" w:rsidRPr="00992323" w:rsidRDefault="003B18D1" w:rsidP="003B18D1">
      <w:pPr>
        <w:jc w:val="both"/>
      </w:pPr>
      <w:r>
        <w:t xml:space="preserve">For example, </w:t>
      </w:r>
      <w:ins w:id="25" w:author="Juan Meza" w:date="2014-07-23T17:47:00Z">
        <w:r w:rsidR="00515338">
          <w:t xml:space="preserve">the </w:t>
        </w:r>
      </w:ins>
      <w:commentRangeStart w:id="26"/>
      <w:r>
        <w:t>O</w:t>
      </w:r>
      <w:commentRangeEnd w:id="26"/>
      <w:r w:rsidR="00515338">
        <w:rPr>
          <w:rStyle w:val="CommentReference"/>
        </w:rPr>
        <w:commentReference w:id="26"/>
      </w:r>
      <w:proofErr w:type="gramStart"/>
      <w:r>
        <w:t>.D</w:t>
      </w:r>
      <w:proofErr w:type="gramEnd"/>
      <w:r>
        <w:t xml:space="preserve">. for a TEM-1 strain was 0.218. Substituting this </w:t>
      </w:r>
      <w:commentRangeStart w:id="27"/>
      <w:r>
        <w:t>into</w:t>
      </w:r>
      <w:commentRangeEnd w:id="27"/>
      <w:r w:rsidR="00194EFF">
        <w:rPr>
          <w:rStyle w:val="CommentReference"/>
        </w:rPr>
        <w:commentReference w:id="27"/>
      </w:r>
      <w:r>
        <w:t xml:space="preserve"> equation (1) and solving for V</w:t>
      </w:r>
      <w:r>
        <w:rPr>
          <w:vertAlign w:val="subscript"/>
        </w:rPr>
        <w:t>1</w:t>
      </w:r>
      <w:r>
        <w:t xml:space="preserve"> yields:</w:t>
      </w:r>
    </w:p>
    <w:p w14:paraId="47E459B3" w14:textId="77777777" w:rsidR="003B18D1" w:rsidRDefault="003B18D1" w:rsidP="003B18D1">
      <w:pPr>
        <w:jc w:val="both"/>
      </w:pPr>
      <w:r>
        <w:t>V</w:t>
      </w:r>
      <w:r>
        <w:rPr>
          <w:vertAlign w:val="subscript"/>
        </w:rPr>
        <w:t>1</w:t>
      </w:r>
      <w:r>
        <w:t>=0.012 mL or V</w:t>
      </w:r>
      <w:r>
        <w:rPr>
          <w:vertAlign w:val="subscript"/>
        </w:rPr>
        <w:t>1</w:t>
      </w:r>
      <w:r>
        <w:t xml:space="preserve"> = 12</w:t>
      </w:r>
      <w:r>
        <w:rPr>
          <w:rFonts w:ascii="Cambria" w:hAnsi="Cambria"/>
        </w:rPr>
        <w:t>μ</w:t>
      </w:r>
      <w:r>
        <w:t>L.</w:t>
      </w:r>
    </w:p>
    <w:p w14:paraId="1E521580" w14:textId="77777777" w:rsidR="003B18D1" w:rsidRDefault="003B18D1" w:rsidP="003B18D1">
      <w:pPr>
        <w:jc w:val="both"/>
      </w:pPr>
    </w:p>
    <w:p w14:paraId="4E0F9170" w14:textId="77777777" w:rsidR="003B18D1" w:rsidRDefault="003B18D1" w:rsidP="003B18D1">
      <w:pPr>
        <w:jc w:val="both"/>
      </w:pPr>
      <w:r>
        <w:t>So, 12</w:t>
      </w:r>
      <w:r>
        <w:rPr>
          <w:rFonts w:ascii="Cambria" w:hAnsi="Cambria"/>
        </w:rPr>
        <w:t>μ</w:t>
      </w:r>
      <w:r>
        <w:t xml:space="preserve">L of culture is transferred to 5mL Mueller Hinton broth to run the experiment. </w:t>
      </w:r>
    </w:p>
    <w:p w14:paraId="464B4988" w14:textId="77777777" w:rsidR="003B18D1" w:rsidRDefault="003B18D1" w:rsidP="003B18D1">
      <w:pPr>
        <w:jc w:val="both"/>
      </w:pPr>
    </w:p>
    <w:p w14:paraId="5150CA0F" w14:textId="77777777" w:rsidR="003B18D1" w:rsidRDefault="003B18D1" w:rsidP="003B18D1">
      <w:pPr>
        <w:jc w:val="both"/>
      </w:pPr>
    </w:p>
    <w:p w14:paraId="2364919E" w14:textId="5CC606DB" w:rsidR="003B18D1" w:rsidRDefault="003B18D1" w:rsidP="003B18D1">
      <w:pPr>
        <w:jc w:val="both"/>
      </w:pPr>
      <w:r>
        <w:t>Once the optimal volumes of each culture are obtained, they are then transferred into the new tubes with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L of each culture is transferred into the first 12 wells, as the controls, and the last 12 wells as the experiment containing the antibiotic. The antibiotic solution is made by dissolving 10.24 mg of antibiotic per 1 mL of solvent (either pH 6 or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10905B14" w:rsidR="003B18D1" w:rsidRDefault="003B18D1" w:rsidP="003B18D1">
      <w:pPr>
        <w:jc w:val="both"/>
      </w:pPr>
      <w:r>
        <w:t xml:space="preserve">Once the samples have all been plated, a membrane is placed over the plate and is placed in the Eon </w:t>
      </w:r>
      <w:proofErr w:type="spellStart"/>
      <w:r>
        <w:t>Microplate</w:t>
      </w:r>
      <w:proofErr w:type="spellEnd"/>
      <w:r>
        <w:t xml:space="preserve"> Spectrophotometer. The temperature was set at 25.1</w:t>
      </w:r>
      <w:r>
        <w:rPr>
          <w:rFonts w:ascii="Cambria" w:hAnsi="Cambria"/>
        </w:rPr>
        <w:t>°</w:t>
      </w:r>
      <w:r>
        <w:t xml:space="preserve">C for 22 hours. This </w:t>
      </w:r>
      <w:proofErr w:type="spellStart"/>
      <w:r>
        <w:t>microplate</w:t>
      </w:r>
      <w:proofErr w:type="spellEnd"/>
      <w:r>
        <w:t xml:space="preserve"> reader takes O.D. measurements at 600 nanometers every 20 minutes for the entire 22 hours. The 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1563051E" w:rsidR="003B18D1" w:rsidRDefault="003B18D1" w:rsidP="003B18D1">
      <w:pPr>
        <w:jc w:val="both"/>
      </w:pPr>
      <w:r>
        <w:t>The data obtained from the plate reader is exported and run through the ‘</w:t>
      </w:r>
      <w:proofErr w:type="spellStart"/>
      <w:r>
        <w:t>GrowthRates</w:t>
      </w:r>
      <w:proofErr w:type="spellEnd"/>
      <w:r>
        <w:t>’ program</w:t>
      </w:r>
      <w:del w:id="28" w:author="Juan Meza" w:date="2014-07-23T17:50:00Z">
        <w:r w:rsidDel="00194EFF">
          <w:delText>. This program</w:delText>
        </w:r>
      </w:del>
      <w:ins w:id="29" w:author="Juan Meza" w:date="2014-07-23T17:50:00Z">
        <w:r w:rsidR="00194EFF">
          <w:t>, which</w:t>
        </w:r>
      </w:ins>
      <w:r>
        <w:t xml:space="preserve"> calculates the growth rate based on the growth curve of each sample. </w:t>
      </w:r>
      <w:commentRangeStart w:id="30"/>
      <w:r>
        <w:t>This</w:t>
      </w:r>
      <w:commentRangeEnd w:id="30"/>
      <w:r w:rsidR="00194EFF">
        <w:rPr>
          <w:rStyle w:val="CommentReference"/>
        </w:rPr>
        <w:commentReference w:id="30"/>
      </w:r>
      <w:proofErr w:type="gramStart"/>
      <w:ins w:id="31" w:author="Juan Meza" w:date="2014-07-23T17:50:00Z">
        <w:r w:rsidR="00194EFF">
          <w:t xml:space="preserve"> </w:t>
        </w:r>
      </w:ins>
      <w:r>
        <w:t xml:space="preserve"> is</w:t>
      </w:r>
      <w:proofErr w:type="gramEnd"/>
      <w:r>
        <w:t xml:space="preserve"> calculated as the slope of the line at the exponential phase of the growth cu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Th</w:t>
      </w:r>
      <w:ins w:id="32" w:author="Juan Meza" w:date="2014-07-23T17:51:00Z">
        <w:r w:rsidR="00194EFF">
          <w:t>e</w:t>
        </w:r>
      </w:ins>
      <w:del w:id="33" w:author="Juan Meza" w:date="2014-07-23T17:51:00Z">
        <w:r w:rsidDel="00194EFF">
          <w:delText>is</w:delText>
        </w:r>
      </w:del>
      <w:r>
        <w:t xml:space="preserve">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515338"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77777777"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2) </w:t>
      </w:r>
      <w:proofErr w:type="gramStart"/>
      <w:r>
        <w:t>can</w:t>
      </w:r>
      <w:proofErr w:type="gramEnd"/>
      <w:r>
        <w:t xml:space="preserve"> also be written as</w:t>
      </w:r>
    </w:p>
    <w:p w14:paraId="7C81152E" w14:textId="77777777" w:rsidR="003B18D1" w:rsidRPr="00CB7EF7" w:rsidRDefault="00515338"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77777777" w:rsidR="003B18D1" w:rsidRDefault="003B18D1" w:rsidP="003B18D1">
      <w:pPr>
        <w:jc w:val="both"/>
      </w:pPr>
      <w:r>
        <w:t>Integrating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20EDEC41" w:rsidR="00210BD3" w:rsidRDefault="00194EFF" w:rsidP="003B18D1">
      <w:pPr>
        <w:jc w:val="both"/>
      </w:pPr>
      <w:ins w:id="34" w:author="Juan Meza" w:date="2014-07-23T17:51:00Z">
        <w:r>
          <w:t xml:space="preserve">A </w:t>
        </w:r>
      </w:ins>
      <w:r w:rsidR="003B18D1">
        <w:t xml:space="preserve">One-Way Analysis of Variance (ANOVA) was used to compare the means of the growth rates we obtained, and to determine if there were significant differences between the </w:t>
      </w:r>
      <w:r w:rsidR="00EC766D">
        <w:t>genotype</w:t>
      </w:r>
      <w:r w:rsidR="003B18D1">
        <w:t xml:space="preserve">s. We compared each of the </w:t>
      </w:r>
      <w:r w:rsidR="00EC766D">
        <w:t>genotype</w:t>
      </w:r>
      <w:del w:id="35" w:author="Juan Meza" w:date="2014-07-23T17:51:00Z">
        <w:r w:rsidR="00EC766D" w:rsidDel="00194EFF">
          <w:delText>s</w:delText>
        </w:r>
      </w:del>
      <w:r w:rsidR="003B18D1">
        <w:t xml:space="preserve">s with those that had just one </w:t>
      </w:r>
      <w:r w:rsidR="00EC766D">
        <w:t>substitu</w:t>
      </w:r>
      <w:r w:rsidR="003B18D1">
        <w:t xml:space="preserve">tion different from each other, going from the wild type, TEM-1, to TEM-50 (Table </w:t>
      </w:r>
      <w:r w:rsidR="00333595">
        <w:t>3</w:t>
      </w:r>
      <w:r w:rsidR="003B18D1">
        <w:t>). We were working with a 95% confidence interval</w:t>
      </w:r>
      <w:ins w:id="36" w:author="Juan Meza" w:date="2014-07-23T17:52:00Z">
        <w:r>
          <w:t>, which translates to</w:t>
        </w:r>
      </w:ins>
      <w:del w:id="37" w:author="Juan Meza" w:date="2014-07-23T17:52:00Z">
        <w:r w:rsidR="003B18D1" w:rsidDel="00194EFF">
          <w:delText xml:space="preserve"> so</w:delText>
        </w:r>
      </w:del>
      <w:r w:rsidR="003B18D1">
        <w:t xml:space="preserve"> a p-value of less than or equal to 0.05 </w:t>
      </w:r>
      <w:commentRangeStart w:id="38"/>
      <w:r w:rsidR="003B18D1">
        <w:t>probability</w:t>
      </w:r>
      <w:commentRangeEnd w:id="38"/>
      <w:r>
        <w:rPr>
          <w:rStyle w:val="CommentReference"/>
        </w:rPr>
        <w:commentReference w:id="38"/>
      </w:r>
      <w:r w:rsidR="003B18D1">
        <w:t>.  Not only did we compare the experimental data, we also compared the controls with the experimental data to confirm that the treatments were in fact different than the non-treated samples.</w:t>
      </w:r>
    </w:p>
    <w:tbl>
      <w:tblPr>
        <w:tblW w:w="6200" w:type="dxa"/>
        <w:tblInd w:w="93" w:type="dxa"/>
        <w:tblLook w:val="04A0" w:firstRow="1" w:lastRow="0" w:firstColumn="1" w:lastColumn="0" w:noHBand="0" w:noVBand="1"/>
      </w:tblPr>
      <w:tblGrid>
        <w:gridCol w:w="1751"/>
        <w:gridCol w:w="2740"/>
        <w:gridCol w:w="1760"/>
      </w:tblGrid>
      <w:tr w:rsidR="00F77280" w:rsidRPr="00B63C92" w14:paraId="38A11374" w14:textId="77777777" w:rsidTr="00936FB0">
        <w:trPr>
          <w:trHeight w:val="300"/>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proofErr w:type="spellStart"/>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roofErr w:type="spellEnd"/>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EE16A40"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936FB0">
        <w:trPr>
          <w:trHeight w:val="300"/>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936FB0">
        <w:trPr>
          <w:trHeight w:val="300"/>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936FB0">
        <w:trPr>
          <w:trHeight w:val="300"/>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142653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Piperacillin</w:t>
            </w:r>
            <w:proofErr w:type="spellEnd"/>
            <w:r>
              <w:rPr>
                <w:rFonts w:ascii="Calibri" w:eastAsia="Times New Roman" w:hAnsi="Calibri" w:cs="Times New Roman"/>
                <w:b/>
                <w:bCs/>
                <w:color w:val="000000"/>
                <w:u w:val="single"/>
              </w:rPr>
              <w:t xml:space="preserve"> + </w:t>
            </w:r>
            <w:proofErr w:type="spellStart"/>
            <w:r>
              <w:rPr>
                <w:rFonts w:ascii="Calibri" w:eastAsia="Times New Roman" w:hAnsi="Calibri" w:cs="Times New Roman"/>
                <w:b/>
                <w:bCs/>
                <w:color w:val="000000"/>
                <w:u w:val="single"/>
              </w:rPr>
              <w:t>Tazobactam</w:t>
            </w:r>
            <w:proofErr w:type="spellEnd"/>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936FB0">
        <w:trPr>
          <w:trHeight w:val="300"/>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 xml:space="preserve">Amoxicillin + </w:t>
            </w:r>
            <w:proofErr w:type="spellStart"/>
            <w:r>
              <w:rPr>
                <w:rFonts w:ascii="Calibri" w:eastAsia="Times New Roman" w:hAnsi="Calibri" w:cs="Times New Roman"/>
                <w:b/>
                <w:bCs/>
                <w:color w:val="000000"/>
                <w:u w:val="single"/>
              </w:rPr>
              <w:t>Clavulanic</w:t>
            </w:r>
            <w:proofErr w:type="spellEnd"/>
            <w:r>
              <w:rPr>
                <w:rFonts w:ascii="Calibri" w:eastAsia="Times New Roman" w:hAnsi="Calibri" w:cs="Times New Roman"/>
                <w:b/>
                <w:bCs/>
                <w:color w:val="000000"/>
                <w:u w:val="single"/>
              </w:rPr>
              <w:t xml:space="preserve">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936FB0">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 xml:space="preserve">Ampicillin + </w:t>
            </w:r>
            <w:proofErr w:type="spellStart"/>
            <w:r>
              <w:rPr>
                <w:rFonts w:ascii="Calibri" w:eastAsia="Times New Roman" w:hAnsi="Calibri" w:cs="Times New Roman"/>
                <w:b/>
                <w:bCs/>
                <w:color w:val="000000"/>
                <w:u w:val="single"/>
              </w:rPr>
              <w:t>Sulbactam</w:t>
            </w:r>
            <w:proofErr w:type="spellEnd"/>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936FB0">
        <w:trPr>
          <w:trHeight w:val="300"/>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936FB0">
        <w:trPr>
          <w:trHeight w:val="300"/>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proofErr w:type="spellStart"/>
            <w:r w:rsidRPr="00B63C92">
              <w:rPr>
                <w:rFonts w:ascii="Calibri" w:eastAsia="Times New Roman" w:hAnsi="Calibri" w:cs="Times New Roman"/>
                <w:b/>
                <w:bCs/>
                <w:color w:val="000000"/>
                <w:u w:val="single"/>
              </w:rPr>
              <w:t>Cephalosporins</w:t>
            </w:r>
            <w:proofErr w:type="spellEnd"/>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F37417E"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prozil</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936FB0">
        <w:trPr>
          <w:trHeight w:val="300"/>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proofErr w:type="spellStart"/>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936FB0">
        <w:trPr>
          <w:trHeight w:val="300"/>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otax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936FB0">
        <w:trPr>
          <w:trHeight w:val="300"/>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tazid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936FB0">
        <w:trPr>
          <w:trHeight w:val="300"/>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ep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A6BF93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 xml:space="preserve">s: reversion, for each antibiotic treatment and concentration used. </w:t>
      </w:r>
      <w:proofErr w:type="gramStart"/>
      <w:r w:rsidRPr="00B36EE0">
        <w:rPr>
          <w:sz w:val="20"/>
        </w:rPr>
        <w:t xml:space="preserve">Antibiotics in first column, concentration in </w:t>
      </w:r>
      <w:r w:rsidRPr="00B36EE0">
        <w:rPr>
          <w:rFonts w:ascii="Cambria" w:hAnsi="Cambria"/>
          <w:sz w:val="20"/>
        </w:rPr>
        <w:t>μ</w:t>
      </w:r>
      <w:r w:rsidRPr="00B36EE0">
        <w:rPr>
          <w:sz w:val="20"/>
        </w:rPr>
        <w:t>g/mL in the second column, and ratio in third column.</w:t>
      </w:r>
      <w:proofErr w:type="gramEnd"/>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781773E7" w14:textId="7041D22F" w:rsidR="003B18D1" w:rsidRDefault="00AB627A" w:rsidP="003B18D1">
      <w:pPr>
        <w:jc w:val="both"/>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 xml:space="preserve">A) Amoxicillin + </w:t>
      </w:r>
      <w:proofErr w:type="spellStart"/>
      <w:r w:rsidRPr="000278B3" w:rsidDel="00333595">
        <w:rPr>
          <w:sz w:val="20"/>
        </w:rPr>
        <w:t>Sulbactam</w:t>
      </w:r>
      <w:proofErr w:type="spellEnd"/>
      <w:r w:rsidRPr="000278B3" w:rsidDel="00333595">
        <w:rPr>
          <w:sz w:val="20"/>
        </w:rPr>
        <w:t xml:space="preserve"> B) </w:t>
      </w:r>
      <w:proofErr w:type="spellStart"/>
      <w:r w:rsidRPr="000278B3" w:rsidDel="00333595">
        <w:rPr>
          <w:sz w:val="20"/>
        </w:rPr>
        <w:t>Piperacillin</w:t>
      </w:r>
      <w:proofErr w:type="spellEnd"/>
      <w:r w:rsidRPr="000278B3" w:rsidDel="00333595">
        <w:rPr>
          <w:sz w:val="20"/>
        </w:rPr>
        <w:t xml:space="preserve"> + </w:t>
      </w:r>
      <w:proofErr w:type="spellStart"/>
      <w:r w:rsidRPr="000278B3" w:rsidDel="00333595">
        <w:rPr>
          <w:sz w:val="20"/>
        </w:rPr>
        <w:t>Tazobactam</w:t>
      </w:r>
      <w:proofErr w:type="spellEnd"/>
      <w:r w:rsidRPr="000278B3" w:rsidDel="00333595">
        <w:rPr>
          <w:sz w:val="20"/>
        </w:rPr>
        <w:t>.</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w:t>
      </w:r>
      <w:proofErr w:type="spellStart"/>
      <w:r w:rsidDel="00333595">
        <w:rPr>
          <w:sz w:val="20"/>
        </w:rPr>
        <w:t>mL.</w:t>
      </w:r>
      <w:proofErr w:type="spellEnd"/>
      <w:r w:rsidDel="00333595">
        <w:rPr>
          <w:sz w:val="20"/>
        </w:rPr>
        <w:t xml:space="preserve"> C) </w:t>
      </w:r>
      <w:proofErr w:type="spellStart"/>
      <w:r w:rsidDel="00333595">
        <w:rPr>
          <w:sz w:val="20"/>
        </w:rPr>
        <w:t>Cefprozil</w:t>
      </w:r>
      <w:proofErr w:type="spellEnd"/>
      <w:r w:rsidDel="00333595">
        <w:rPr>
          <w:sz w:val="20"/>
        </w:rPr>
        <w:t xml:space="preserve"> D) </w:t>
      </w:r>
      <w:proofErr w:type="spellStart"/>
      <w:r w:rsidDel="00333595">
        <w:rPr>
          <w:sz w:val="20"/>
        </w:rPr>
        <w:t>Cefotetan</w:t>
      </w:r>
      <w:proofErr w:type="spellEnd"/>
      <w:r w:rsidDel="00333595">
        <w:rPr>
          <w:sz w:val="20"/>
        </w:rPr>
        <w:t xml:space="preserve"> and E) </w:t>
      </w:r>
      <w:proofErr w:type="spellStart"/>
      <w:r w:rsidDel="00333595">
        <w:rPr>
          <w:sz w:val="20"/>
        </w:rPr>
        <w:t>Ceftazidime</w:t>
      </w:r>
      <w:proofErr w:type="spellEnd"/>
      <w:r w:rsidDel="00333595">
        <w:rPr>
          <w:sz w:val="20"/>
        </w:rPr>
        <w:t>.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g/</w:t>
      </w:r>
      <w:proofErr w:type="spellStart"/>
      <w:r w:rsidRPr="000278B3" w:rsidDel="00333595">
        <w:rPr>
          <w:sz w:val="20"/>
        </w:rPr>
        <w:t>mL.</w:t>
      </w:r>
      <w:proofErr w:type="spellEnd"/>
      <w:r w:rsidRPr="000278B3" w:rsidDel="00333595">
        <w:rPr>
          <w:sz w:val="20"/>
        </w:rPr>
        <w:t xml:space="preserve">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r>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042B7468" w14:textId="6715D742" w:rsidR="009E0344" w:rsidRDefault="006D1278" w:rsidP="00533646">
      <w:pPr>
        <w:jc w:val="both"/>
      </w:pPr>
      <w:r>
        <w:rPr>
          <w:b/>
          <w:sz w:val="20"/>
        </w:rPr>
        <w:br w:type="textWrapping" w:clear="all"/>
      </w:r>
      <w:r w:rsidR="003B18D1" w:rsidRPr="000278B3">
        <w:rPr>
          <w:b/>
          <w:sz w:val="20"/>
        </w:rPr>
        <w:t xml:space="preserve">Table </w:t>
      </w:r>
      <w:r w:rsidR="00333595">
        <w:rPr>
          <w:b/>
          <w:sz w:val="20"/>
        </w:rPr>
        <w:t>3</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w:t>
      </w:r>
      <w:proofErr w:type="spellStart"/>
      <w:r w:rsidR="003B18D1" w:rsidRPr="000278B3">
        <w:rPr>
          <w:sz w:val="20"/>
        </w:rPr>
        <w:t>Leucine</w:t>
      </w:r>
      <w:proofErr w:type="spellEnd"/>
      <w:r w:rsidR="003B18D1" w:rsidRPr="000278B3">
        <w:rPr>
          <w:sz w:val="20"/>
        </w:rPr>
        <w:t xml:space="preserv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r w:rsidR="009E0344">
        <w:br w:type="page"/>
      </w: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F9ECA9" w14:textId="4B041D1F" w:rsidR="00435857" w:rsidRPr="00695912" w:rsidRDefault="006D1278" w:rsidP="00533646">
      <w:pPr>
        <w:jc w:val="both"/>
        <w:rPr>
          <w:b/>
          <w:sz w:val="20"/>
        </w:rPr>
      </w:pPr>
      <w:r>
        <w:rPr>
          <w:b/>
          <w:sz w:val="20"/>
        </w:rPr>
        <w:t xml:space="preserve">Figure 1: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40" w:name="_ENREF_1"/>
      <w:r>
        <w:rPr>
          <w:rFonts w:ascii="Cambria" w:hAnsi="Cambria"/>
          <w:noProof/>
        </w:rPr>
        <w:t>1. Hughes D, Andersson DI (2012) Selection of resistance at lethal and non-lethal antibiotic concentrations. Current opinion in microbiology 15: 555-560.</w:t>
      </w:r>
      <w:bookmarkEnd w:id="40"/>
    </w:p>
    <w:p w14:paraId="119F81AF" w14:textId="77777777" w:rsidR="00797ED3" w:rsidRDefault="00797ED3" w:rsidP="00797ED3">
      <w:pPr>
        <w:ind w:left="720" w:hanging="720"/>
        <w:jc w:val="both"/>
        <w:rPr>
          <w:rFonts w:ascii="Cambria" w:hAnsi="Cambria"/>
          <w:noProof/>
        </w:rPr>
      </w:pPr>
      <w:bookmarkStart w:id="41" w:name="_ENREF_2"/>
      <w:r>
        <w:rPr>
          <w:rFonts w:ascii="Cambria" w:hAnsi="Cambria"/>
          <w:noProof/>
        </w:rPr>
        <w:t>2. Gullberg E, Cao S, Berg OG, Ilback C, Sandegren L, et al. (2011) Selection of resistant bacteria at very low antibiotic concentrations. PLoS pathogens 7: e1002158.</w:t>
      </w:r>
      <w:bookmarkEnd w:id="41"/>
    </w:p>
    <w:p w14:paraId="17DA0664" w14:textId="77777777" w:rsidR="00797ED3" w:rsidRDefault="00797ED3" w:rsidP="00797ED3">
      <w:pPr>
        <w:ind w:left="720" w:hanging="720"/>
        <w:jc w:val="both"/>
        <w:rPr>
          <w:rFonts w:ascii="Cambria" w:hAnsi="Cambria"/>
          <w:noProof/>
        </w:rPr>
      </w:pPr>
      <w:bookmarkStart w:id="42" w:name="_ENREF_3"/>
      <w:r>
        <w:rPr>
          <w:rFonts w:ascii="Cambria" w:hAnsi="Cambria"/>
          <w:noProof/>
        </w:rPr>
        <w:t>3. Gustafson RH (1991) Use of antibiotics in livestock and human health concerns. Journal of dairy science 74: 1428-1432.</w:t>
      </w:r>
      <w:bookmarkEnd w:id="42"/>
    </w:p>
    <w:p w14:paraId="7E2F7546" w14:textId="77777777" w:rsidR="00797ED3" w:rsidRDefault="00797ED3" w:rsidP="00797ED3">
      <w:pPr>
        <w:ind w:left="720" w:hanging="720"/>
        <w:jc w:val="both"/>
        <w:rPr>
          <w:rFonts w:ascii="Cambria" w:hAnsi="Cambria"/>
          <w:noProof/>
        </w:rPr>
      </w:pPr>
      <w:bookmarkStart w:id="43" w:name="_ENREF_4"/>
      <w:r>
        <w:rPr>
          <w:rFonts w:ascii="Cambria" w:hAnsi="Cambria"/>
          <w:noProof/>
        </w:rPr>
        <w:t>4. Wegener HC (2003) Antibiotics in animal feed and their role in resistance development. Current opinion in microbiology 6: 439-445.</w:t>
      </w:r>
      <w:bookmarkEnd w:id="43"/>
    </w:p>
    <w:p w14:paraId="6431E477" w14:textId="77777777" w:rsidR="00797ED3" w:rsidRDefault="00797ED3" w:rsidP="00797ED3">
      <w:pPr>
        <w:ind w:left="720" w:hanging="720"/>
        <w:jc w:val="both"/>
        <w:rPr>
          <w:rFonts w:ascii="Cambria" w:hAnsi="Cambria"/>
          <w:noProof/>
        </w:rPr>
      </w:pPr>
      <w:bookmarkStart w:id="44"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44"/>
    </w:p>
    <w:p w14:paraId="23219383" w14:textId="77777777" w:rsidR="00797ED3" w:rsidRDefault="00797ED3" w:rsidP="00797ED3">
      <w:pPr>
        <w:ind w:left="720" w:hanging="720"/>
        <w:jc w:val="both"/>
        <w:rPr>
          <w:rFonts w:ascii="Cambria" w:hAnsi="Cambria"/>
          <w:noProof/>
        </w:rPr>
      </w:pPr>
      <w:bookmarkStart w:id="45"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45"/>
    </w:p>
    <w:p w14:paraId="0893D4AE" w14:textId="77777777" w:rsidR="00797ED3" w:rsidRDefault="00797ED3" w:rsidP="00797ED3">
      <w:pPr>
        <w:ind w:left="720" w:hanging="720"/>
        <w:jc w:val="both"/>
        <w:rPr>
          <w:rFonts w:ascii="Cambria" w:hAnsi="Cambria"/>
          <w:noProof/>
        </w:rPr>
      </w:pPr>
      <w:bookmarkStart w:id="46" w:name="_ENREF_7"/>
      <w:r>
        <w:rPr>
          <w:rFonts w:ascii="Cambria" w:hAnsi="Cambria"/>
          <w:noProof/>
        </w:rPr>
        <w:t>7. Blazquez J, Couce A, Rodriguez-Beltran J, Rodriguez-Rojas A (2012) Antimicrobials as promoters of genetic variation. Current opinion in microbiology 15: 561-569.</w:t>
      </w:r>
      <w:bookmarkEnd w:id="46"/>
    </w:p>
    <w:p w14:paraId="5A07DB46" w14:textId="77777777" w:rsidR="00797ED3" w:rsidRDefault="00797ED3" w:rsidP="00797ED3">
      <w:pPr>
        <w:ind w:left="720" w:hanging="720"/>
        <w:jc w:val="both"/>
        <w:rPr>
          <w:rFonts w:ascii="Cambria" w:hAnsi="Cambria"/>
          <w:noProof/>
        </w:rPr>
      </w:pPr>
      <w:bookmarkStart w:id="47"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47"/>
    </w:p>
    <w:p w14:paraId="088CE02F" w14:textId="77777777" w:rsidR="00797ED3" w:rsidRDefault="00797ED3" w:rsidP="00797ED3">
      <w:pPr>
        <w:ind w:left="720" w:hanging="720"/>
        <w:jc w:val="both"/>
        <w:rPr>
          <w:rFonts w:ascii="Cambria" w:hAnsi="Cambria"/>
          <w:noProof/>
        </w:rPr>
      </w:pPr>
      <w:bookmarkStart w:id="48"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48"/>
    </w:p>
    <w:p w14:paraId="52705B99" w14:textId="77777777" w:rsidR="00797ED3" w:rsidRDefault="00797ED3" w:rsidP="00797ED3">
      <w:pPr>
        <w:ind w:left="720" w:hanging="720"/>
        <w:jc w:val="both"/>
        <w:rPr>
          <w:rFonts w:ascii="Cambria" w:hAnsi="Cambria"/>
          <w:noProof/>
        </w:rPr>
      </w:pPr>
      <w:bookmarkStart w:id="49"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49"/>
    </w:p>
    <w:p w14:paraId="76C323B2" w14:textId="77777777" w:rsidR="00797ED3" w:rsidRDefault="00797ED3" w:rsidP="00797ED3">
      <w:pPr>
        <w:ind w:left="720" w:hanging="720"/>
        <w:jc w:val="both"/>
        <w:rPr>
          <w:rFonts w:ascii="Cambria" w:hAnsi="Cambria"/>
          <w:noProof/>
        </w:rPr>
      </w:pPr>
      <w:bookmarkStart w:id="50"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50"/>
    </w:p>
    <w:p w14:paraId="3D54C706" w14:textId="77777777" w:rsidR="00797ED3" w:rsidRDefault="00797ED3" w:rsidP="00797ED3">
      <w:pPr>
        <w:ind w:left="720" w:hanging="720"/>
        <w:jc w:val="both"/>
        <w:rPr>
          <w:rFonts w:ascii="Cambria" w:hAnsi="Cambria"/>
          <w:noProof/>
        </w:rPr>
      </w:pPr>
      <w:bookmarkStart w:id="51"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51"/>
    </w:p>
    <w:p w14:paraId="4D95AF53" w14:textId="77777777" w:rsidR="00797ED3" w:rsidRDefault="00797ED3" w:rsidP="00797ED3">
      <w:pPr>
        <w:ind w:left="720" w:hanging="720"/>
        <w:jc w:val="both"/>
        <w:rPr>
          <w:rFonts w:ascii="Cambria" w:hAnsi="Cambria"/>
          <w:noProof/>
        </w:rPr>
      </w:pPr>
      <w:bookmarkStart w:id="52" w:name="_ENREF_13"/>
      <w:r>
        <w:rPr>
          <w:rFonts w:ascii="Cambria" w:hAnsi="Cambria"/>
          <w:noProof/>
        </w:rPr>
        <w:t>13. Robin F, Delmas J, Machado E, Bouchon B, Peixe L, et al. (2011) Characterization of the Novel CMT Enzyme TEM-154. Antimicrobial agents and chemotherapy 55: 1262-1265.</w:t>
      </w:r>
      <w:bookmarkEnd w:id="52"/>
    </w:p>
    <w:p w14:paraId="4A2DFDE9" w14:textId="77777777" w:rsidR="00797ED3" w:rsidRDefault="00797ED3" w:rsidP="00797ED3">
      <w:pPr>
        <w:ind w:left="720" w:hanging="720"/>
        <w:jc w:val="both"/>
        <w:rPr>
          <w:rFonts w:ascii="Cambria" w:hAnsi="Cambria"/>
          <w:noProof/>
        </w:rPr>
      </w:pPr>
      <w:bookmarkStart w:id="53" w:name="_ENREF_14"/>
      <w:r>
        <w:rPr>
          <w:rFonts w:ascii="Cambria" w:hAnsi="Cambria"/>
          <w:noProof/>
        </w:rPr>
        <w:t>14. Goulart CP, Mahmudi M, Crona KA, Jacobs SD, Kallmann M, et al. (2013) Designing antibiotic cycling strategies by determining and understanding local adaptive landscapes. PloS one 8: e56040.</w:t>
      </w:r>
      <w:bookmarkEnd w:id="53"/>
    </w:p>
    <w:p w14:paraId="05E0F1F5" w14:textId="77777777" w:rsidR="00797ED3" w:rsidRDefault="00797ED3" w:rsidP="00797ED3">
      <w:pPr>
        <w:ind w:left="720" w:hanging="720"/>
        <w:jc w:val="both"/>
        <w:rPr>
          <w:rFonts w:ascii="Cambria" w:hAnsi="Cambria"/>
          <w:noProof/>
        </w:rPr>
      </w:pPr>
      <w:bookmarkStart w:id="54" w:name="_ENREF_15"/>
      <w:r>
        <w:rPr>
          <w:rFonts w:ascii="Cambria" w:hAnsi="Cambria"/>
          <w:noProof/>
        </w:rPr>
        <w:t>15. Chaibi EB, Sirot D, Paul G, Labia R (1999) Inhibitor-resistant TEM beta-lactamases: phenotypic, genetic and biochemical characteristics. The Journal of antimicrobial chemotherapy 43: 447-458.</w:t>
      </w:r>
      <w:bookmarkEnd w:id="54"/>
    </w:p>
    <w:p w14:paraId="39AA35E8" w14:textId="77777777" w:rsidR="00797ED3" w:rsidRDefault="00797ED3" w:rsidP="00797ED3">
      <w:pPr>
        <w:ind w:left="720" w:hanging="720"/>
        <w:jc w:val="both"/>
        <w:rPr>
          <w:rFonts w:ascii="Cambria" w:hAnsi="Cambria"/>
          <w:noProof/>
        </w:rPr>
      </w:pPr>
      <w:bookmarkStart w:id="55"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55"/>
    </w:p>
    <w:p w14:paraId="7E3F6E6B" w14:textId="77777777" w:rsidR="00797ED3" w:rsidRDefault="00797ED3" w:rsidP="00797ED3">
      <w:pPr>
        <w:ind w:left="720" w:hanging="720"/>
        <w:jc w:val="both"/>
        <w:rPr>
          <w:rFonts w:ascii="Cambria" w:hAnsi="Cambria"/>
          <w:noProof/>
        </w:rPr>
      </w:pPr>
      <w:bookmarkStart w:id="56" w:name="_ENREF_17"/>
      <w:r>
        <w:rPr>
          <w:rFonts w:ascii="Cambria" w:hAnsi="Cambria"/>
          <w:noProof/>
        </w:rPr>
        <w:t>17. Salverda ML, Dellus E, Gorter FA, Debets AJ, van der Oost J, et al. (2011) Initial mutations direct alternative pathways of protein evolution. PLoS genetics 7: e1001321.</w:t>
      </w:r>
      <w:bookmarkEnd w:id="56"/>
    </w:p>
    <w:p w14:paraId="3DB6E092" w14:textId="77777777" w:rsidR="00797ED3" w:rsidRDefault="00797ED3" w:rsidP="00797ED3">
      <w:pPr>
        <w:ind w:left="720" w:hanging="720"/>
        <w:jc w:val="both"/>
        <w:rPr>
          <w:rFonts w:ascii="Cambria" w:hAnsi="Cambria"/>
          <w:noProof/>
        </w:rPr>
      </w:pPr>
      <w:bookmarkStart w:id="57"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57"/>
    </w:p>
    <w:p w14:paraId="37C82B1E" w14:textId="77777777" w:rsidR="00797ED3" w:rsidRDefault="00797ED3" w:rsidP="00797ED3">
      <w:pPr>
        <w:ind w:left="720" w:hanging="720"/>
        <w:jc w:val="both"/>
        <w:rPr>
          <w:rFonts w:ascii="Cambria" w:hAnsi="Cambria"/>
          <w:noProof/>
        </w:rPr>
      </w:pPr>
      <w:bookmarkStart w:id="58" w:name="_ENREF_19"/>
      <w:r>
        <w:rPr>
          <w:rFonts w:ascii="Cambria" w:hAnsi="Cambria"/>
          <w:noProof/>
        </w:rPr>
        <w:t>19. Poon A, Chao L (2005) The rate of compensatory mutation in the DNA bacteriophage phiX174. Genetics 170: 989-999.</w:t>
      </w:r>
      <w:bookmarkEnd w:id="58"/>
    </w:p>
    <w:p w14:paraId="1776C7E3" w14:textId="77777777" w:rsidR="00797ED3" w:rsidRDefault="00797ED3" w:rsidP="00797ED3">
      <w:pPr>
        <w:ind w:left="720" w:hanging="720"/>
        <w:jc w:val="both"/>
        <w:rPr>
          <w:rFonts w:ascii="Cambria" w:hAnsi="Cambria"/>
          <w:noProof/>
        </w:rPr>
      </w:pPr>
      <w:bookmarkStart w:id="59" w:name="_ENREF_20"/>
      <w:r>
        <w:rPr>
          <w:rFonts w:ascii="Cambria" w:hAnsi="Cambria"/>
          <w:noProof/>
        </w:rPr>
        <w:t>20. Gillespie JH, Turelli M (1989) Genotype-environment interactions and the maintenance of polygenic variation. Genetics 121: 129-138.</w:t>
      </w:r>
      <w:bookmarkEnd w:id="59"/>
    </w:p>
    <w:p w14:paraId="004A0BAF" w14:textId="77777777" w:rsidR="00797ED3" w:rsidRDefault="00797ED3" w:rsidP="00797ED3">
      <w:pPr>
        <w:ind w:left="720" w:hanging="720"/>
        <w:jc w:val="both"/>
        <w:rPr>
          <w:rFonts w:ascii="Cambria" w:hAnsi="Cambria"/>
          <w:noProof/>
        </w:rPr>
      </w:pPr>
      <w:bookmarkStart w:id="60"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60"/>
    </w:p>
    <w:p w14:paraId="6344BED3" w14:textId="77777777" w:rsidR="00797ED3" w:rsidRDefault="00797ED3" w:rsidP="00797ED3">
      <w:pPr>
        <w:ind w:left="720" w:hanging="720"/>
        <w:jc w:val="both"/>
        <w:rPr>
          <w:rFonts w:ascii="Cambria" w:hAnsi="Cambria"/>
          <w:noProof/>
        </w:rPr>
      </w:pPr>
      <w:bookmarkStart w:id="61" w:name="_ENREF_22"/>
      <w:r>
        <w:rPr>
          <w:rFonts w:ascii="Cambria" w:hAnsi="Cambria"/>
          <w:noProof/>
        </w:rPr>
        <w:t>22. Hall BG, Acar H, Nandipati A, Barlow M (2013) Growth Rates Made Easy. Molecular biology and evolution.</w:t>
      </w:r>
      <w:bookmarkEnd w:id="61"/>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10"/>
      <w:footerReference w:type="default" r:id="rId11"/>
      <w:headerReference w:type="first" r:id="rId12"/>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an Meza" w:date="2014-07-23T17:32:00Z" w:initials="JM">
    <w:p w14:paraId="3FD9DA4B" w14:textId="1FAAEF57" w:rsidR="00515338" w:rsidRDefault="00515338">
      <w:pPr>
        <w:pStyle w:val="CommentText"/>
      </w:pPr>
      <w:r>
        <w:rPr>
          <w:rStyle w:val="CommentReference"/>
        </w:rPr>
        <w:annotationRef/>
      </w:r>
      <w:r>
        <w:t>I'm having a difficult time understanding this paragraph.  I'm not sure whether it's just my lack of understanding of biology or whether it's the writing though. Specific comments below</w:t>
      </w:r>
    </w:p>
  </w:comment>
  <w:comment w:id="1" w:author="Juan Meza" w:date="2014-07-23T17:33:00Z" w:initials="JM">
    <w:p w14:paraId="7BAC8CB5" w14:textId="5CFB915B" w:rsidR="00515338" w:rsidRDefault="00515338">
      <w:pPr>
        <w:pStyle w:val="CommentText"/>
      </w:pPr>
      <w:r>
        <w:rPr>
          <w:rStyle w:val="CommentReference"/>
        </w:rPr>
        <w:annotationRef/>
      </w:r>
      <w:proofErr w:type="gramStart"/>
      <w:r>
        <w:t>what</w:t>
      </w:r>
      <w:proofErr w:type="gramEnd"/>
      <w:r>
        <w:t xml:space="preserve"> is being treated?</w:t>
      </w:r>
    </w:p>
  </w:comment>
  <w:comment w:id="2" w:author="Juan Meza" w:date="2014-07-23T17:33:00Z" w:initials="JM">
    <w:p w14:paraId="3A043AC2" w14:textId="228551DC" w:rsidR="00515338" w:rsidRDefault="00515338">
      <w:pPr>
        <w:pStyle w:val="CommentText"/>
      </w:pPr>
      <w:r>
        <w:rPr>
          <w:rStyle w:val="CommentReference"/>
        </w:rPr>
        <w:annotationRef/>
      </w:r>
      <w:proofErr w:type="gramStart"/>
      <w:r>
        <w:t>optimum</w:t>
      </w:r>
      <w:proofErr w:type="gramEnd"/>
      <w:r>
        <w:t xml:space="preserve"> of what?</w:t>
      </w:r>
    </w:p>
  </w:comment>
  <w:comment w:id="3" w:author="Juan Meza" w:date="2014-07-23T17:34:00Z" w:initials="JM">
    <w:p w14:paraId="243074E3" w14:textId="26FC92F9" w:rsidR="00515338" w:rsidRDefault="00515338">
      <w:pPr>
        <w:pStyle w:val="CommentText"/>
      </w:pPr>
      <w:r>
        <w:rPr>
          <w:rStyle w:val="CommentReference"/>
        </w:rPr>
        <w:annotationRef/>
      </w:r>
      <w:r>
        <w:t>Not sure how this sentence and the one before are tied together.</w:t>
      </w:r>
    </w:p>
  </w:comment>
  <w:comment w:id="4" w:author="Juan Meza" w:date="2014-07-23T17:34:00Z" w:initials="JM">
    <w:p w14:paraId="429F26A9" w14:textId="49157072" w:rsidR="00515338" w:rsidRDefault="00515338">
      <w:pPr>
        <w:pStyle w:val="CommentText"/>
      </w:pPr>
      <w:r>
        <w:rPr>
          <w:rStyle w:val="CommentReference"/>
        </w:rPr>
        <w:annotationRef/>
      </w:r>
      <w:proofErr w:type="gramStart"/>
      <w:r>
        <w:t>effects</w:t>
      </w:r>
      <w:proofErr w:type="gramEnd"/>
      <w:r>
        <w:t xml:space="preserve"> on what?</w:t>
      </w:r>
    </w:p>
  </w:comment>
  <w:comment w:id="7" w:author="Juan Meza" w:date="2014-07-23T17:36:00Z" w:initials="JM">
    <w:p w14:paraId="13BB5FC6" w14:textId="7743284E" w:rsidR="00515338" w:rsidRDefault="00515338">
      <w:pPr>
        <w:pStyle w:val="CommentText"/>
      </w:pPr>
      <w:r>
        <w:rPr>
          <w:rStyle w:val="CommentReference"/>
        </w:rPr>
        <w:annotationRef/>
      </w:r>
      <w:proofErr w:type="gramStart"/>
      <w:r>
        <w:t>be</w:t>
      </w:r>
      <w:proofErr w:type="gramEnd"/>
      <w:r>
        <w:t xml:space="preserve"> specific, which genotype are we talking about 1000 or 1001?</w:t>
      </w:r>
    </w:p>
  </w:comment>
  <w:comment w:id="10" w:author="Juan Meza" w:date="2014-07-23T17:38:00Z" w:initials="JM">
    <w:p w14:paraId="60F8DBB7" w14:textId="65C4A61C" w:rsidR="00515338" w:rsidRDefault="00515338">
      <w:pPr>
        <w:pStyle w:val="CommentText"/>
      </w:pPr>
      <w:r>
        <w:rPr>
          <w:rStyle w:val="CommentReference"/>
        </w:rPr>
        <w:annotationRef/>
      </w:r>
      <w:r>
        <w:t>How about:  One can see that the most successful genotypes vary as the treatments change, whether by antibiotic type or concentration.</w:t>
      </w:r>
    </w:p>
  </w:comment>
  <w:comment w:id="20" w:author="Juan Meza" w:date="2014-07-23T17:42:00Z" w:initials="JM">
    <w:p w14:paraId="603E3FAD" w14:textId="42483C7C" w:rsidR="00515338" w:rsidRDefault="00515338">
      <w:pPr>
        <w:pStyle w:val="CommentText"/>
      </w:pPr>
      <w:r>
        <w:rPr>
          <w:rStyle w:val="CommentReference"/>
        </w:rPr>
        <w:annotationRef/>
      </w:r>
      <w:proofErr w:type="gramStart"/>
      <w:r>
        <w:t>where</w:t>
      </w:r>
      <w:proofErr w:type="gramEnd"/>
      <w:r>
        <w:t xml:space="preserve"> did these trajectories come from? Did we generate them?  If so, then take credit for it.  If it's someone else's work, we need to reference.</w:t>
      </w:r>
    </w:p>
  </w:comment>
  <w:comment w:id="21" w:author="Juan Meza" w:date="2014-07-23T17:45:00Z" w:initials="JM">
    <w:p w14:paraId="684545F9" w14:textId="6FBB97EB" w:rsidR="00515338" w:rsidRDefault="00515338">
      <w:pPr>
        <w:pStyle w:val="CommentText"/>
      </w:pPr>
      <w:r>
        <w:rPr>
          <w:rStyle w:val="CommentReference"/>
        </w:rPr>
        <w:annotationRef/>
      </w:r>
      <w:r>
        <w:t xml:space="preserve">Hard to figure out what this sentence is saying.  Is it the case that the "alleles expressed were mutant </w:t>
      </w:r>
      <w:proofErr w:type="spellStart"/>
      <w:r>
        <w:t>construts</w:t>
      </w:r>
      <w:proofErr w:type="spellEnd"/>
      <w:r>
        <w:t>" or are we talking about a "strain in which the alleles were expressed"</w:t>
      </w:r>
    </w:p>
  </w:comment>
  <w:comment w:id="22" w:author="Juan Meza" w:date="2014-07-23T17:45:00Z" w:initials="JM">
    <w:p w14:paraId="0AC0180C" w14:textId="411ADB4F" w:rsidR="00515338" w:rsidRDefault="00515338">
      <w:pPr>
        <w:pStyle w:val="CommentText"/>
      </w:pPr>
      <w:r>
        <w:rPr>
          <w:rStyle w:val="CommentReference"/>
        </w:rPr>
        <w:annotationRef/>
      </w:r>
      <w:proofErr w:type="gramStart"/>
      <w:r>
        <w:t>should</w:t>
      </w:r>
      <w:proofErr w:type="gramEnd"/>
      <w:r>
        <w:t xml:space="preserve"> V2 have a subscript?</w:t>
      </w:r>
    </w:p>
  </w:comment>
  <w:comment w:id="23" w:author="Juan Meza" w:date="2014-07-23T17:47:00Z" w:initials="JM">
    <w:p w14:paraId="3E5C4F46" w14:textId="3D683FCC" w:rsidR="00515338" w:rsidRDefault="00515338">
      <w:pPr>
        <w:pStyle w:val="CommentText"/>
      </w:pPr>
      <w:r>
        <w:rPr>
          <w:rStyle w:val="CommentReference"/>
        </w:rPr>
        <w:annotationRef/>
      </w:r>
      <w:proofErr w:type="gramStart"/>
      <w:r>
        <w:t>are</w:t>
      </w:r>
      <w:proofErr w:type="gramEnd"/>
      <w:r>
        <w:t xml:space="preserve"> we solving for V1 in milliliters? </w:t>
      </w:r>
      <w:proofErr w:type="gramStart"/>
      <w:r>
        <w:t>or</w:t>
      </w:r>
      <w:proofErr w:type="gramEnd"/>
      <w:r>
        <w:t xml:space="preserve"> just the case that the units of V1 are milliliters? </w:t>
      </w:r>
      <w:proofErr w:type="gramStart"/>
      <w:r>
        <w:t>e</w:t>
      </w:r>
      <w:proofErr w:type="gramEnd"/>
      <w:r>
        <w:t>.g. V1 is the volume (in milliliters) of culture we solving for.</w:t>
      </w:r>
    </w:p>
  </w:comment>
  <w:comment w:id="26" w:author="Juan Meza" w:date="2014-07-23T17:48:00Z" w:initials="JM">
    <w:p w14:paraId="6AE5FB26" w14:textId="40F6D189" w:rsidR="00515338" w:rsidRDefault="00515338">
      <w:pPr>
        <w:pStyle w:val="CommentText"/>
      </w:pPr>
      <w:r>
        <w:rPr>
          <w:rStyle w:val="CommentReference"/>
        </w:rPr>
        <w:annotationRef/>
      </w:r>
      <w:proofErr w:type="gramStart"/>
      <w:r w:rsidR="00194EFF">
        <w:t>be</w:t>
      </w:r>
      <w:proofErr w:type="gramEnd"/>
      <w:r w:rsidR="00194EFF">
        <w:t xml:space="preserve"> careful when using acronyms and abbreviations.  It still has to be English.  Sometimes I find reading the sentence helpful to find the correct grammar.</w:t>
      </w:r>
    </w:p>
  </w:comment>
  <w:comment w:id="27" w:author="Juan Meza" w:date="2014-07-23T17:49:00Z" w:initials="JM">
    <w:p w14:paraId="57D142B2" w14:textId="04DCACBF" w:rsidR="00194EFF" w:rsidRDefault="00194EFF">
      <w:pPr>
        <w:pStyle w:val="CommentText"/>
      </w:pPr>
      <w:r>
        <w:rPr>
          <w:rStyle w:val="CommentReference"/>
        </w:rPr>
        <w:annotationRef/>
      </w:r>
      <w:proofErr w:type="gramStart"/>
      <w:r>
        <w:t>this</w:t>
      </w:r>
      <w:proofErr w:type="gramEnd"/>
      <w:r>
        <w:t xml:space="preserve"> what? </w:t>
      </w:r>
      <w:proofErr w:type="gramStart"/>
      <w:r>
        <w:t>into</w:t>
      </w:r>
      <w:proofErr w:type="gramEnd"/>
      <w:r>
        <w:t xml:space="preserve"> equation (1)?</w:t>
      </w:r>
    </w:p>
  </w:comment>
  <w:comment w:id="30" w:author="Juan Meza" w:date="2014-07-23T17:51:00Z" w:initials="JM">
    <w:p w14:paraId="50A15D94" w14:textId="68DA2FA7" w:rsidR="00194EFF" w:rsidRDefault="00194EFF">
      <w:pPr>
        <w:pStyle w:val="CommentText"/>
      </w:pPr>
      <w:r>
        <w:rPr>
          <w:rStyle w:val="CommentReference"/>
        </w:rPr>
        <w:annotationRef/>
      </w:r>
      <w:r>
        <w:t xml:space="preserve">This what?  </w:t>
      </w:r>
      <w:proofErr w:type="gramStart"/>
      <w:r>
        <w:t>growth</w:t>
      </w:r>
      <w:proofErr w:type="gramEnd"/>
      <w:r>
        <w:t xml:space="preserve"> rate? </w:t>
      </w:r>
      <w:proofErr w:type="gramStart"/>
      <w:r>
        <w:t>growth</w:t>
      </w:r>
      <w:proofErr w:type="gramEnd"/>
      <w:r>
        <w:t xml:space="preserve"> curve? Need to remember to think like someone who is new to this.</w:t>
      </w:r>
    </w:p>
  </w:comment>
  <w:comment w:id="38" w:author="Juan Meza" w:date="2014-07-23T17:54:00Z" w:initials="JM">
    <w:p w14:paraId="628D2CCA" w14:textId="1E970200" w:rsidR="00194EFF" w:rsidRDefault="00194EFF">
      <w:pPr>
        <w:pStyle w:val="CommentText"/>
      </w:pPr>
      <w:r>
        <w:rPr>
          <w:rStyle w:val="CommentReference"/>
        </w:rPr>
        <w:annotationRef/>
      </w:r>
      <w:r>
        <w:t xml:space="preserve">Probably best to just say less than or equal to </w:t>
      </w:r>
      <w:r>
        <w:t>0.05</w:t>
      </w:r>
      <w:bookmarkStart w:id="39" w:name="_GoBack"/>
      <w:bookmarkEnd w:id="39"/>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515338" w:rsidRDefault="00515338" w:rsidP="00287783">
      <w:r>
        <w:separator/>
      </w:r>
    </w:p>
  </w:endnote>
  <w:endnote w:type="continuationSeparator" w:id="0">
    <w:p w14:paraId="0AA280D9" w14:textId="77777777" w:rsidR="00515338" w:rsidRDefault="00515338"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515338" w:rsidRDefault="00515338"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515338" w:rsidRDefault="00515338"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515338" w:rsidRDefault="00515338"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4EFF">
      <w:rPr>
        <w:rStyle w:val="PageNumber"/>
        <w:noProof/>
      </w:rPr>
      <w:t>9</w:t>
    </w:r>
    <w:r>
      <w:rPr>
        <w:rStyle w:val="PageNumber"/>
      </w:rPr>
      <w:fldChar w:fldCharType="end"/>
    </w:r>
  </w:p>
  <w:p w14:paraId="41A46265" w14:textId="156C9296" w:rsidR="00515338" w:rsidRDefault="00515338"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515338" w:rsidRDefault="00515338" w:rsidP="00287783">
      <w:r>
        <w:separator/>
      </w:r>
    </w:p>
  </w:footnote>
  <w:footnote w:type="continuationSeparator" w:id="0">
    <w:p w14:paraId="59814880" w14:textId="77777777" w:rsidR="00515338" w:rsidRDefault="00515338"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515338" w:rsidRDefault="00515338"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D061D"/>
    <w:rsid w:val="000E2C08"/>
    <w:rsid w:val="000E433F"/>
    <w:rsid w:val="000E6156"/>
    <w:rsid w:val="000F217C"/>
    <w:rsid w:val="000F4758"/>
    <w:rsid w:val="000F7EEE"/>
    <w:rsid w:val="00107251"/>
    <w:rsid w:val="0011275C"/>
    <w:rsid w:val="00122C50"/>
    <w:rsid w:val="001308CD"/>
    <w:rsid w:val="00150618"/>
    <w:rsid w:val="00157F5E"/>
    <w:rsid w:val="00161516"/>
    <w:rsid w:val="001655AF"/>
    <w:rsid w:val="00170B58"/>
    <w:rsid w:val="0017654E"/>
    <w:rsid w:val="00193A75"/>
    <w:rsid w:val="00194EFF"/>
    <w:rsid w:val="001968B1"/>
    <w:rsid w:val="001A4CAD"/>
    <w:rsid w:val="001C1A0F"/>
    <w:rsid w:val="001C580B"/>
    <w:rsid w:val="001C7132"/>
    <w:rsid w:val="001D7F5F"/>
    <w:rsid w:val="001F6A88"/>
    <w:rsid w:val="001F7871"/>
    <w:rsid w:val="001F7C1B"/>
    <w:rsid w:val="00210BD3"/>
    <w:rsid w:val="00232640"/>
    <w:rsid w:val="0024252A"/>
    <w:rsid w:val="0024473E"/>
    <w:rsid w:val="00256644"/>
    <w:rsid w:val="00260C04"/>
    <w:rsid w:val="00275E4E"/>
    <w:rsid w:val="00283F51"/>
    <w:rsid w:val="00287783"/>
    <w:rsid w:val="00293A1F"/>
    <w:rsid w:val="002968EA"/>
    <w:rsid w:val="002B15F6"/>
    <w:rsid w:val="002C2D28"/>
    <w:rsid w:val="002D1D51"/>
    <w:rsid w:val="002D507C"/>
    <w:rsid w:val="002E37E4"/>
    <w:rsid w:val="002E7060"/>
    <w:rsid w:val="002F7C6E"/>
    <w:rsid w:val="002F7DE0"/>
    <w:rsid w:val="003045E1"/>
    <w:rsid w:val="00317A8B"/>
    <w:rsid w:val="0032452B"/>
    <w:rsid w:val="00333595"/>
    <w:rsid w:val="0034034C"/>
    <w:rsid w:val="00351EB2"/>
    <w:rsid w:val="00356C97"/>
    <w:rsid w:val="00361964"/>
    <w:rsid w:val="0038586E"/>
    <w:rsid w:val="00391A0F"/>
    <w:rsid w:val="003960E2"/>
    <w:rsid w:val="003A2178"/>
    <w:rsid w:val="003A7C6E"/>
    <w:rsid w:val="003B18D1"/>
    <w:rsid w:val="003C1AAE"/>
    <w:rsid w:val="003D1CF1"/>
    <w:rsid w:val="003E7EE3"/>
    <w:rsid w:val="003F0AE4"/>
    <w:rsid w:val="00412BB4"/>
    <w:rsid w:val="0042001F"/>
    <w:rsid w:val="00427E43"/>
    <w:rsid w:val="00435857"/>
    <w:rsid w:val="00436B05"/>
    <w:rsid w:val="004414A5"/>
    <w:rsid w:val="00441C1C"/>
    <w:rsid w:val="00445C28"/>
    <w:rsid w:val="0044691C"/>
    <w:rsid w:val="00461D1A"/>
    <w:rsid w:val="00464E8A"/>
    <w:rsid w:val="0047445B"/>
    <w:rsid w:val="0047619A"/>
    <w:rsid w:val="00481348"/>
    <w:rsid w:val="00493D18"/>
    <w:rsid w:val="004A7D23"/>
    <w:rsid w:val="004B25A2"/>
    <w:rsid w:val="004D0317"/>
    <w:rsid w:val="00501C47"/>
    <w:rsid w:val="005056ED"/>
    <w:rsid w:val="00505998"/>
    <w:rsid w:val="00506329"/>
    <w:rsid w:val="005135FF"/>
    <w:rsid w:val="00515338"/>
    <w:rsid w:val="00516E36"/>
    <w:rsid w:val="00524A50"/>
    <w:rsid w:val="005323E9"/>
    <w:rsid w:val="00533646"/>
    <w:rsid w:val="00546EA9"/>
    <w:rsid w:val="00556F1F"/>
    <w:rsid w:val="005720A0"/>
    <w:rsid w:val="00580A9C"/>
    <w:rsid w:val="0059193F"/>
    <w:rsid w:val="005F5BDD"/>
    <w:rsid w:val="00611274"/>
    <w:rsid w:val="00611F38"/>
    <w:rsid w:val="00614F0F"/>
    <w:rsid w:val="00615CD3"/>
    <w:rsid w:val="006176F4"/>
    <w:rsid w:val="006232A2"/>
    <w:rsid w:val="00623FED"/>
    <w:rsid w:val="00636970"/>
    <w:rsid w:val="00637FAA"/>
    <w:rsid w:val="0065497E"/>
    <w:rsid w:val="00660B42"/>
    <w:rsid w:val="00666498"/>
    <w:rsid w:val="00682A89"/>
    <w:rsid w:val="006845DA"/>
    <w:rsid w:val="00695912"/>
    <w:rsid w:val="006A6C4B"/>
    <w:rsid w:val="006B76A4"/>
    <w:rsid w:val="006D1278"/>
    <w:rsid w:val="006E08A7"/>
    <w:rsid w:val="006E13AE"/>
    <w:rsid w:val="00715CC1"/>
    <w:rsid w:val="00721B5F"/>
    <w:rsid w:val="00722B97"/>
    <w:rsid w:val="00722F2F"/>
    <w:rsid w:val="00742518"/>
    <w:rsid w:val="00754E5E"/>
    <w:rsid w:val="00764F21"/>
    <w:rsid w:val="00770F2D"/>
    <w:rsid w:val="007767CC"/>
    <w:rsid w:val="007862D0"/>
    <w:rsid w:val="007943F5"/>
    <w:rsid w:val="00796435"/>
    <w:rsid w:val="00797ED3"/>
    <w:rsid w:val="007C0548"/>
    <w:rsid w:val="007C2969"/>
    <w:rsid w:val="007C56D7"/>
    <w:rsid w:val="007D0D79"/>
    <w:rsid w:val="007D7409"/>
    <w:rsid w:val="007E2C1E"/>
    <w:rsid w:val="007E6802"/>
    <w:rsid w:val="00804DEE"/>
    <w:rsid w:val="00816318"/>
    <w:rsid w:val="00834182"/>
    <w:rsid w:val="0087051B"/>
    <w:rsid w:val="0087209C"/>
    <w:rsid w:val="00873D70"/>
    <w:rsid w:val="00874B81"/>
    <w:rsid w:val="00882442"/>
    <w:rsid w:val="0088786E"/>
    <w:rsid w:val="008A2B18"/>
    <w:rsid w:val="008B0D84"/>
    <w:rsid w:val="008B3BD4"/>
    <w:rsid w:val="008B68D8"/>
    <w:rsid w:val="008B6EEB"/>
    <w:rsid w:val="008C15D4"/>
    <w:rsid w:val="008C29C9"/>
    <w:rsid w:val="008C417B"/>
    <w:rsid w:val="008C4CC2"/>
    <w:rsid w:val="008D4BEF"/>
    <w:rsid w:val="008D66E2"/>
    <w:rsid w:val="008E515E"/>
    <w:rsid w:val="008F6EDC"/>
    <w:rsid w:val="0090437E"/>
    <w:rsid w:val="00933F7D"/>
    <w:rsid w:val="00934D3E"/>
    <w:rsid w:val="00936A5B"/>
    <w:rsid w:val="00936FB0"/>
    <w:rsid w:val="009449AB"/>
    <w:rsid w:val="009454F4"/>
    <w:rsid w:val="0096005D"/>
    <w:rsid w:val="009765D7"/>
    <w:rsid w:val="00980ABA"/>
    <w:rsid w:val="00991863"/>
    <w:rsid w:val="009B1B25"/>
    <w:rsid w:val="009B37CB"/>
    <w:rsid w:val="009C5101"/>
    <w:rsid w:val="009D2C9A"/>
    <w:rsid w:val="009D5186"/>
    <w:rsid w:val="009E0344"/>
    <w:rsid w:val="009F445A"/>
    <w:rsid w:val="009F7E4A"/>
    <w:rsid w:val="00A0763C"/>
    <w:rsid w:val="00A2675F"/>
    <w:rsid w:val="00A31E59"/>
    <w:rsid w:val="00A340C0"/>
    <w:rsid w:val="00A41F8A"/>
    <w:rsid w:val="00A4487C"/>
    <w:rsid w:val="00A44F48"/>
    <w:rsid w:val="00A50383"/>
    <w:rsid w:val="00A6759A"/>
    <w:rsid w:val="00A703D8"/>
    <w:rsid w:val="00A706A0"/>
    <w:rsid w:val="00A83D9B"/>
    <w:rsid w:val="00A91015"/>
    <w:rsid w:val="00AA5451"/>
    <w:rsid w:val="00AA64B8"/>
    <w:rsid w:val="00AB627A"/>
    <w:rsid w:val="00AC1EA1"/>
    <w:rsid w:val="00AC3FFC"/>
    <w:rsid w:val="00AD682A"/>
    <w:rsid w:val="00AD7755"/>
    <w:rsid w:val="00AE59B3"/>
    <w:rsid w:val="00AE6FBC"/>
    <w:rsid w:val="00AF7442"/>
    <w:rsid w:val="00B07D20"/>
    <w:rsid w:val="00B175E2"/>
    <w:rsid w:val="00B2047D"/>
    <w:rsid w:val="00B36EE0"/>
    <w:rsid w:val="00B40069"/>
    <w:rsid w:val="00B52DCA"/>
    <w:rsid w:val="00B54031"/>
    <w:rsid w:val="00B60953"/>
    <w:rsid w:val="00B6350F"/>
    <w:rsid w:val="00B63E3F"/>
    <w:rsid w:val="00B67518"/>
    <w:rsid w:val="00B71F7E"/>
    <w:rsid w:val="00B812A2"/>
    <w:rsid w:val="00B84F39"/>
    <w:rsid w:val="00B92D5B"/>
    <w:rsid w:val="00B931B9"/>
    <w:rsid w:val="00BB78B0"/>
    <w:rsid w:val="00BC43BE"/>
    <w:rsid w:val="00BC6336"/>
    <w:rsid w:val="00BD6C00"/>
    <w:rsid w:val="00BE2F5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580A"/>
    <w:rsid w:val="00CD0245"/>
    <w:rsid w:val="00CF55C7"/>
    <w:rsid w:val="00D00A06"/>
    <w:rsid w:val="00D04866"/>
    <w:rsid w:val="00D04DFE"/>
    <w:rsid w:val="00D0566F"/>
    <w:rsid w:val="00D108CC"/>
    <w:rsid w:val="00D17E13"/>
    <w:rsid w:val="00D21280"/>
    <w:rsid w:val="00D226ED"/>
    <w:rsid w:val="00D30138"/>
    <w:rsid w:val="00D32B0A"/>
    <w:rsid w:val="00D32BDE"/>
    <w:rsid w:val="00D3719B"/>
    <w:rsid w:val="00D422B7"/>
    <w:rsid w:val="00D53C63"/>
    <w:rsid w:val="00D574C7"/>
    <w:rsid w:val="00D638A1"/>
    <w:rsid w:val="00D70831"/>
    <w:rsid w:val="00D71604"/>
    <w:rsid w:val="00D83345"/>
    <w:rsid w:val="00D876DE"/>
    <w:rsid w:val="00D91023"/>
    <w:rsid w:val="00D92658"/>
    <w:rsid w:val="00DA3977"/>
    <w:rsid w:val="00DA59D2"/>
    <w:rsid w:val="00DB314B"/>
    <w:rsid w:val="00DB7872"/>
    <w:rsid w:val="00DD1397"/>
    <w:rsid w:val="00DD19E1"/>
    <w:rsid w:val="00DD2DD8"/>
    <w:rsid w:val="00DE47F8"/>
    <w:rsid w:val="00DE69D6"/>
    <w:rsid w:val="00DE7525"/>
    <w:rsid w:val="00DF7372"/>
    <w:rsid w:val="00E15CEF"/>
    <w:rsid w:val="00E16ED2"/>
    <w:rsid w:val="00E33E2C"/>
    <w:rsid w:val="00E40866"/>
    <w:rsid w:val="00E408DA"/>
    <w:rsid w:val="00E44198"/>
    <w:rsid w:val="00E514F5"/>
    <w:rsid w:val="00E5509C"/>
    <w:rsid w:val="00E60637"/>
    <w:rsid w:val="00E61476"/>
    <w:rsid w:val="00E6204C"/>
    <w:rsid w:val="00E62718"/>
    <w:rsid w:val="00E70802"/>
    <w:rsid w:val="00E852D0"/>
    <w:rsid w:val="00E95B67"/>
    <w:rsid w:val="00EA3EF5"/>
    <w:rsid w:val="00EA46B3"/>
    <w:rsid w:val="00EB0F15"/>
    <w:rsid w:val="00EB545B"/>
    <w:rsid w:val="00EC1265"/>
    <w:rsid w:val="00EC1CDA"/>
    <w:rsid w:val="00EC60C6"/>
    <w:rsid w:val="00EC766D"/>
    <w:rsid w:val="00ED1C78"/>
    <w:rsid w:val="00ED40E9"/>
    <w:rsid w:val="00EE0B89"/>
    <w:rsid w:val="00EE3E38"/>
    <w:rsid w:val="00EE797A"/>
    <w:rsid w:val="00EE7A61"/>
    <w:rsid w:val="00EE7C91"/>
    <w:rsid w:val="00EF054D"/>
    <w:rsid w:val="00EF19D0"/>
    <w:rsid w:val="00F04169"/>
    <w:rsid w:val="00F0474A"/>
    <w:rsid w:val="00F11DCC"/>
    <w:rsid w:val="00F14421"/>
    <w:rsid w:val="00F14798"/>
    <w:rsid w:val="00F302F0"/>
    <w:rsid w:val="00F466B1"/>
    <w:rsid w:val="00F53E29"/>
    <w:rsid w:val="00F560EE"/>
    <w:rsid w:val="00F652D3"/>
    <w:rsid w:val="00F77280"/>
    <w:rsid w:val="00F81B53"/>
    <w:rsid w:val="00F87CEE"/>
    <w:rsid w:val="00F93927"/>
    <w:rsid w:val="00F950F9"/>
    <w:rsid w:val="00FA3FC2"/>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080255640"/>
        <c:axId val="-2093947112"/>
      </c:barChart>
      <c:catAx>
        <c:axId val="2080255640"/>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093947112"/>
        <c:crosses val="autoZero"/>
        <c:auto val="1"/>
        <c:lblAlgn val="ctr"/>
        <c:lblOffset val="100"/>
        <c:noMultiLvlLbl val="0"/>
      </c:catAx>
      <c:valAx>
        <c:axId val="-2093947112"/>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080255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9307</Words>
  <Characters>53056</Characters>
  <Application>Microsoft Macintosh Word</Application>
  <DocSecurity>0</DocSecurity>
  <Lines>442</Lines>
  <Paragraphs>124</Paragraphs>
  <ScaleCrop>false</ScaleCrop>
  <Company/>
  <LinksUpToDate>false</LinksUpToDate>
  <CharactersWithSpaces>62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2</cp:revision>
  <cp:lastPrinted>2014-02-21T22:54:00Z</cp:lastPrinted>
  <dcterms:created xsi:type="dcterms:W3CDTF">2014-07-24T00:54:00Z</dcterms:created>
  <dcterms:modified xsi:type="dcterms:W3CDTF">2014-07-24T00:54:00Z</dcterms:modified>
</cp:coreProperties>
</file>